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9BA659B" w14:textId="53CAC2AB" w:rsidR="002270B0" w:rsidRDefault="00A81969" w:rsidP="006371CE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4"/>
          <w:szCs w:val="24"/>
        </w:rPr>
        <w:t>Table 4</w:t>
      </w:r>
      <w:r w:rsidRPr="00316166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42EE4">
        <w:rPr>
          <w:rFonts w:ascii="Times New Roman" w:hAnsi="Times New Roman" w:cs="Times New Roman"/>
          <w:b/>
          <w:sz w:val="24"/>
          <w:szCs w:val="24"/>
        </w:rPr>
        <w:t>Relative Organ Weight (Percent Body Weight) or Tissue Volume for</w:t>
      </w:r>
      <w:r>
        <w:rPr>
          <w:rFonts w:ascii="Times New Roman" w:hAnsi="Times New Roman" w:cs="Times New Roman"/>
          <w:b/>
          <w:sz w:val="24"/>
          <w:szCs w:val="24"/>
        </w:rPr>
        <w:t xml:space="preserve"> Market-age Sheep with the Average Body Weight as </w:t>
      </w:r>
      <w:r w:rsidR="004E3D3F">
        <w:rPr>
          <w:rFonts w:ascii="Times New Roman" w:hAnsi="Times New Roman" w:cs="Times New Roman"/>
          <w:b/>
          <w:sz w:val="24"/>
          <w:szCs w:val="24"/>
        </w:rPr>
        <w:t>58.73</w:t>
      </w:r>
      <w:r>
        <w:rPr>
          <w:rFonts w:ascii="Times New Roman" w:hAnsi="Times New Roman" w:cs="Times New Roman"/>
          <w:b/>
          <w:sz w:val="24"/>
          <w:szCs w:val="24"/>
        </w:rPr>
        <w:t xml:space="preserve"> kg. </w:t>
      </w:r>
    </w:p>
    <w:tbl>
      <w:tblPr>
        <w:tblW w:w="9194" w:type="dxa"/>
        <w:tblLook w:val="04A0" w:firstRow="1" w:lastRow="0" w:firstColumn="1" w:lastColumn="0" w:noHBand="0" w:noVBand="1"/>
      </w:tblPr>
      <w:tblGrid>
        <w:gridCol w:w="2260"/>
        <w:gridCol w:w="835"/>
        <w:gridCol w:w="41"/>
        <w:gridCol w:w="276"/>
        <w:gridCol w:w="664"/>
        <w:gridCol w:w="14"/>
        <w:gridCol w:w="140"/>
        <w:gridCol w:w="1300"/>
        <w:gridCol w:w="76"/>
        <w:gridCol w:w="1364"/>
        <w:gridCol w:w="2120"/>
        <w:gridCol w:w="104"/>
      </w:tblGrid>
      <w:tr w:rsidR="004E3D3F" w:rsidRPr="0079661E" w14:paraId="0A408F00" w14:textId="77777777" w:rsidTr="00281C50">
        <w:trPr>
          <w:trHeight w:val="323"/>
        </w:trPr>
        <w:tc>
          <w:tcPr>
            <w:tcW w:w="22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77F56E" w14:textId="77777777" w:rsidR="004E3D3F" w:rsidRPr="00281C50" w:rsidRDefault="004E3D3F" w:rsidP="004E3D3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 </w:t>
            </w:r>
          </w:p>
        </w:tc>
        <w:tc>
          <w:tcPr>
            <w:tcW w:w="83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0F784B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981" w:type="dxa"/>
            <w:gridSpan w:val="3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86B9E1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D</w:t>
            </w:r>
          </w:p>
        </w:tc>
        <w:tc>
          <w:tcPr>
            <w:tcW w:w="1530" w:type="dxa"/>
            <w:gridSpan w:val="4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959E1E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Animals</w:t>
            </w:r>
          </w:p>
        </w:tc>
        <w:tc>
          <w:tcPr>
            <w:tcW w:w="13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5DFB346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Studies</w:t>
            </w:r>
          </w:p>
        </w:tc>
        <w:tc>
          <w:tcPr>
            <w:tcW w:w="2224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1ED5E1F" w14:textId="77777777" w:rsidR="004E3D3F" w:rsidRPr="00281C50" w:rsidRDefault="004E3D3F" w:rsidP="00281C50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ferences</w:t>
            </w:r>
          </w:p>
        </w:tc>
      </w:tr>
      <w:tr w:rsidR="00A1053B" w:rsidRPr="004E3D3F" w14:paraId="63399D5F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AAE4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Adrenals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BC7189" w14:textId="4894DCDE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6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C7595" w14:textId="11EA052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177C51" w14:textId="59D51843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090931" w14:textId="5F10B3C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B26780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 2</w:t>
            </w:r>
          </w:p>
        </w:tc>
      </w:tr>
      <w:tr w:rsidR="00A1053B" w:rsidRPr="004E3D3F" w14:paraId="50186E67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739B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Adipose Tissue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4E63D9" w14:textId="1ECDD9A6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0.9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9360E" w14:textId="5A236E8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6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B6FBC" w14:textId="1C54E85F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7A3F10" w14:textId="0063537E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2126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3, 4</w:t>
            </w:r>
          </w:p>
        </w:tc>
      </w:tr>
      <w:tr w:rsidR="00A1053B" w:rsidRPr="004E3D3F" w14:paraId="7261E999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04AB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Blood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4F7BDE" w14:textId="7D86A71E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06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FB344" w14:textId="31C61965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6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9CF359" w14:textId="17C90459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06749" w14:textId="15B876D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F7401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-9</w:t>
            </w:r>
          </w:p>
        </w:tc>
      </w:tr>
      <w:tr w:rsidR="00A1053B" w:rsidRPr="004E3D3F" w14:paraId="6BAFBA43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B847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Bone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5F365" w14:textId="60B3EBE6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31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73092" w14:textId="716DAF91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0F4ACC" w14:textId="17F545C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55464" w14:textId="37831074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369D4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4, 10</w:t>
            </w:r>
          </w:p>
        </w:tc>
      </w:tr>
      <w:tr w:rsidR="00A1053B" w:rsidRPr="004E3D3F" w14:paraId="7641E306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98AC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Brain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E10F7" w14:textId="3A1B033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1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FDCCAA" w14:textId="39571CF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A1760A" w14:textId="5DFFDEBD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3A4722" w14:textId="3C10E7C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C7B39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1053B" w:rsidRPr="004E3D3F" w14:paraId="48467506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F535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GI Tract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1D1BAD" w14:textId="6F98A571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BAB57" w14:textId="4E0FCC52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A90D3C" w14:textId="4F1E51C3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6D8E77" w14:textId="593375DD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FF32A3" w14:textId="03D421CA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A1053B" w:rsidRPr="004E3D3F" w14:paraId="53D9927A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450E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Stomach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09313" w14:textId="263D78D4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17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36FB9F" w14:textId="1F5112D1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5FD3AF" w14:textId="044B9F71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8C101" w14:textId="6430586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213ACC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A1053B" w:rsidRPr="004E3D3F" w14:paraId="1A8534AE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5418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Rumen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F2DB5" w14:textId="2DBCB45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7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960E8" w14:textId="3B5F8C01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8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76A57" w14:textId="5B8ADBC0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D75F14" w14:textId="791D495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74314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A1053B" w:rsidRPr="004E3D3F" w14:paraId="725B268A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42BC9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Reticulum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9F4B4" w14:textId="73935A5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3D5CEE" w14:textId="76FE477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230880" w14:textId="1408D4E3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A01DE" w14:textId="31DBB98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F6AD1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A1053B" w:rsidRPr="004E3D3F" w14:paraId="4171496C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27E82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Omasum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C1D29" w14:textId="5569E25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6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7A93B" w14:textId="5A1DCD98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3EF2A" w14:textId="446528D2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AD09D" w14:textId="77DBC9A4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61E3E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A1053B" w:rsidRPr="004E3D3F" w14:paraId="4CF8F646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A7DA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Abomasum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53BCE6" w14:textId="45D3921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3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28ABC" w14:textId="60992DF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13D91" w14:textId="6F861960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73B367" w14:textId="0688693F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B63416" w14:textId="7C20F98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A1053B" w:rsidRPr="004E3D3F" w14:paraId="04EB69F4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C3CF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mall Intestine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C090A6" w14:textId="3A3A429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7A0FD7" w14:textId="681A9218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E754A" w14:textId="5E6395B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A6449D" w14:textId="2D74202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325BB" w14:textId="77D74753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A1053B" w:rsidRPr="004E3D3F" w14:paraId="6B0447D9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C6226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Large Intestine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5E2199" w14:textId="5B02E76A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92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BC398" w14:textId="1974A686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B9655" w14:textId="2B25346E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52F4F2" w14:textId="4D5919F4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8BDF5A" w14:textId="36B82E6E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A1053B" w:rsidRPr="004E3D3F" w14:paraId="0E7DB4D2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54CF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Heart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66064" w14:textId="6E45961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CD32B" w14:textId="7E9C7C4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CDCF3E" w14:textId="54595E6D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946754" w14:textId="03886E51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CAC5F" w14:textId="10403D74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6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-10</w:t>
            </w:r>
          </w:p>
        </w:tc>
      </w:tr>
      <w:tr w:rsidR="00A1053B" w:rsidRPr="004E3D3F" w14:paraId="3CA66DB9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E9CF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Kidneys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280D1E" w14:textId="23FCD06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8BEE85" w14:textId="34D4A583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A4E1D" w14:textId="5CDE6A1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39AA7" w14:textId="5B996DA4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70FCFE" w14:textId="6E7BE703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6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A1053B" w:rsidRPr="004E3D3F" w14:paraId="0EAF2967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C16B1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8F5EE4" w14:textId="281012A2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7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381B75" w14:textId="0BA7937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22E0C" w14:textId="36D10211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2D5455" w14:textId="0B4904BF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90FC6" w14:textId="244F00D0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6-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A1053B" w:rsidRPr="004E3D3F" w14:paraId="311B4655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3FB4E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Lungs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5CC398" w14:textId="0B47BA34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07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85331" w14:textId="59BF13D0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2C68C0" w14:textId="1267F1E0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BB6197" w14:textId="38B6D3A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9BE7E0" w14:textId="44A2E52C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6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A1053B" w:rsidRPr="004E3D3F" w14:paraId="18EEDCBE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5E911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Pancreas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B283D" w14:textId="58E266C3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0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3377C4" w14:textId="008D306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86583E" w14:textId="438729B9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42BA5" w14:textId="3358888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3B531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 5</w:t>
            </w:r>
          </w:p>
        </w:tc>
      </w:tr>
      <w:tr w:rsidR="00A1053B" w:rsidRPr="004E3D3F" w14:paraId="222CB0EB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71A86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Pituitary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E154AF" w14:textId="667AA50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1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7A746C" w14:textId="0A1A7675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04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D12B94" w14:textId="343F29B7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818629" w14:textId="763028B2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04B1F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 2</w:t>
            </w:r>
          </w:p>
        </w:tc>
      </w:tr>
      <w:tr w:rsidR="00A1053B" w:rsidRPr="004E3D3F" w14:paraId="2C7CF380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BECD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Spleen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096977" w14:textId="30961EF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FDC04" w14:textId="0A2FA02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83A82" w14:textId="60200CF9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9316C" w14:textId="489EA29E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E9A572" w14:textId="535AEEFC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6,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A1053B" w:rsidRPr="004E3D3F" w14:paraId="06157D4E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6520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Thyroid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D6099F" w14:textId="08D17266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BF73E" w14:textId="661E753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0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90799" w14:textId="3983A7B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55F03" w14:textId="0AC6883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4AB52F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1053B" w:rsidRPr="004E3D3F" w14:paraId="07A22282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4D9C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Uterus (female)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D362DC" w14:textId="7D64E3F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.52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847B46" w14:textId="228BA00E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0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79FA47" w14:textId="6187FAA5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36B6E" w14:textId="38A789AC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D3B8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A1053B" w:rsidRPr="004E3D3F" w14:paraId="3AC569E5" w14:textId="77777777" w:rsidTr="00281C50">
        <w:trPr>
          <w:gridAfter w:val="1"/>
          <w:wAfter w:w="104" w:type="dxa"/>
          <w:trHeight w:val="308"/>
        </w:trPr>
        <w:tc>
          <w:tcPr>
            <w:tcW w:w="2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294FD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Udder (female)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A9DDA" w14:textId="0E595D62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7</w:t>
            </w:r>
          </w:p>
        </w:tc>
        <w:tc>
          <w:tcPr>
            <w:tcW w:w="954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B69C6C" w14:textId="1560408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2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9BA81C" w14:textId="289889A2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8D21F3" w14:textId="7EE4D8B9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1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C30B6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4E3D3F" w:rsidRPr="004E3D3F" w14:paraId="563CDC75" w14:textId="77777777" w:rsidTr="00281C50">
        <w:trPr>
          <w:gridAfter w:val="1"/>
          <w:wAfter w:w="104" w:type="dxa"/>
          <w:trHeight w:val="315"/>
        </w:trPr>
        <w:tc>
          <w:tcPr>
            <w:tcW w:w="22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7C3D60" w14:textId="77777777" w:rsidR="004E3D3F" w:rsidRPr="004E3D3F" w:rsidRDefault="004E3D3F" w:rsidP="004E3D3F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Rest of Body</w:t>
            </w:r>
          </w:p>
        </w:tc>
        <w:tc>
          <w:tcPr>
            <w:tcW w:w="876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4B54C8" w14:textId="2C5B3F59" w:rsidR="004E3D3F" w:rsidRPr="004E3D3F" w:rsidRDefault="00A1053B" w:rsidP="004E3D3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56.55</w:t>
            </w:r>
          </w:p>
        </w:tc>
        <w:tc>
          <w:tcPr>
            <w:tcW w:w="27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004C61" w14:textId="77777777" w:rsidR="004E3D3F" w:rsidRPr="004E3D3F" w:rsidRDefault="004E3D3F" w:rsidP="004E3D3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818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7F0944" w14:textId="77777777" w:rsidR="004E3D3F" w:rsidRPr="004E3D3F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E93626D" w14:textId="77777777" w:rsidR="004E3D3F" w:rsidRPr="004E3D3F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3560" w:type="dxa"/>
            <w:gridSpan w:val="3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733B894" w14:textId="77777777" w:rsidR="004E3D3F" w:rsidRPr="004E3D3F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</w:tr>
    </w:tbl>
    <w:p w14:paraId="55DF2457" w14:textId="1E89DCFB" w:rsidR="00A81969" w:rsidRDefault="00A81969">
      <w:pPr>
        <w:rPr>
          <w:rFonts w:ascii="Times New Roman" w:hAnsi="Times New Roman" w:cs="Times New Roman"/>
          <w:sz w:val="24"/>
          <w:szCs w:val="24"/>
        </w:rPr>
      </w:pPr>
    </w:p>
    <w:p w14:paraId="6C81EF46" w14:textId="7102B764" w:rsidR="00A81969" w:rsidRDefault="00A81969" w:rsidP="00A81969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16166">
        <w:rPr>
          <w:rFonts w:ascii="Times New Roman" w:hAnsi="Times New Roman" w:cs="Times New Roman"/>
          <w:noProof/>
          <w:sz w:val="24"/>
          <w:szCs w:val="24"/>
        </w:rPr>
        <w:t>Note: The studies involved in the tissue volume calculations ar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Pr="00316166">
        <w:rPr>
          <w:rFonts w:ascii="Times New Roman" w:hAnsi="Times New Roman" w:cs="Times New Roman"/>
          <w:sz w:val="24"/>
          <w:szCs w:val="24"/>
        </w:rPr>
        <w:t xml:space="preserve">Moss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9zczwvQXV0aG9yPjxZZWFy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9zczwvQXV0aG9yPjxZZWFy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2. </w:t>
      </w:r>
      <w:r>
        <w:rPr>
          <w:rFonts w:ascii="Times New Roman" w:hAnsi="Times New Roman" w:cs="Times New Roman"/>
          <w:sz w:val="24"/>
          <w:szCs w:val="24"/>
        </w:rPr>
        <w:t xml:space="preserve">Vonnahme et al.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m9ubmFobWU8L0F1dGhvcj48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m9ubmFobWU8L0F1dGhvcj48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AB468B">
        <w:rPr>
          <w:rFonts w:ascii="Times New Roman" w:hAnsi="Times New Roman" w:cs="Times New Roman"/>
          <w:noProof/>
          <w:sz w:val="24"/>
          <w:szCs w:val="24"/>
        </w:rPr>
        <w:t>3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038E">
        <w:rPr>
          <w:rFonts w:ascii="Times New Roman" w:hAnsi="Times New Roman" w:cs="Times New Roman"/>
          <w:sz w:val="24"/>
          <w:szCs w:val="24"/>
        </w:rPr>
        <w:t>Gregory, Christopherson, &amp; List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regory&lt;/Author&gt;&lt;Year&gt;1986&lt;/Year&gt;&lt;RecNum&gt;5&lt;/RecNum&gt;&lt;DisplayText&gt;(1986)&lt;/DisplayText&gt;&lt;record&gt;&lt;rec-number&gt;5&lt;/rec-number&gt;&lt;foreign-keys&gt;&lt;key app="EN" db-id="wtptat0f5ffweoez0v1pw9egwx5aawatrvz2" timestamp="1562605603"&gt;5&lt;/key&gt;&lt;/foreign-keys&gt;&lt;ref-type name="Journal Article"&gt;17&lt;/ref-type&gt;&lt;contributors&gt;&lt;authors&gt;&lt;author&gt;Gregory, N. G.&lt;/author&gt;&lt;author&gt;Christopherson, R. J.&lt;/author&gt;&lt;author&gt;Lister, D.&lt;/author&gt;&lt;/authors&gt;&lt;/contributors&gt;&lt;titles&gt;&lt;title&gt;Adipose tissue capillary blood flow in relation to fatness in sheep&lt;/title&gt;&lt;secondary-title&gt;Research in Veterinary Science&lt;/secondary-title&gt;&lt;alt-title&gt;Research in Veterinary Science&lt;/alt-title&gt;&lt;/titles&gt;&lt;periodical&gt;&lt;full-title&gt;Research in Veterinary Science&lt;/full-title&gt;&lt;abbr-1&gt;Research in Veterinary Science&lt;/abbr-1&gt;&lt;/periodical&gt;&lt;alt-periodical&gt;&lt;full-title&gt;Research in Veterinary Science&lt;/full-title&gt;&lt;abbr-1&gt;Research in Veterinary Science&lt;/abbr-1&gt;&lt;/alt-periodical&gt;&lt;pages&gt;352-356&lt;/pages&gt;&lt;volume&gt;40&lt;/volume&gt;&lt;number&gt;3&lt;/number&gt;&lt;dates&gt;&lt;year&gt;1986&lt;/year&gt;&lt;pub-dates&gt;&lt;date&gt;1986/05//&lt;/date&gt;&lt;/pub-dates&gt;&lt;/dates&gt;&lt;isbn&gt;00345288&lt;/isbn&gt;&lt;urls&gt;&lt;related-urls&gt;&lt;url&gt;&lt;style face="underline" font="default" size="100%"&gt;https://linkinghub.elsevier.com/retrieve/pii/S0034528818305496&lt;/style&gt;&lt;/url&gt;&lt;url&gt;&lt;style face="underline" font="default" size="100%"&gt;https://www.sciencedirect.com/science/article/abs/pii/S0034528818305496?via%3Dihub&lt;/style&gt;&lt;/url&gt;&lt;/related-urls&gt;&lt;/urls&gt;&lt;electronic-resource-num&gt;10.1016/S0034-5288(18)30549-6&lt;/electronic-resource-num&gt;&lt;remote-database-provider&gt;DOI.org (Crossref)&lt;/remote-database-provider&gt;&lt;language&gt;en&lt;/language&gt;&lt;access-date&gt;2019/05/08/20:51:3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AB468B">
        <w:rPr>
          <w:rFonts w:ascii="Times New Roman" w:hAnsi="Times New Roman" w:cs="Times New Roman"/>
          <w:noProof/>
          <w:sz w:val="24"/>
          <w:szCs w:val="24"/>
        </w:rPr>
        <w:t>4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B1038E">
        <w:rPr>
          <w:rFonts w:ascii="Times New Roman" w:hAnsi="Times New Roman" w:cs="Times New Roman"/>
          <w:sz w:val="24"/>
          <w:szCs w:val="24"/>
        </w:rPr>
        <w:t xml:space="preserve">Butterfield &amp; Thomps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utterfield&lt;/Author&gt;&lt;Year&gt;1983&lt;/Year&gt;&lt;RecNum&gt;51&lt;/RecNum&gt;&lt;DisplayText&gt;(1983)&lt;/DisplayText&gt;&lt;record&gt;&lt;rec-number&gt;51&lt;/rec-number&gt;&lt;foreign-keys&gt;&lt;key app="EN" db-id="wtptat0f5ffweoez0v1pw9egwx5aawatrvz2" timestamp="1562605603"&gt;51&lt;/key&gt;&lt;/foreign-keys&gt;&lt;ref-type name="Journal Article"&gt;17&lt;/ref-type&gt;&lt;contributors&gt;&lt;authors&gt;&lt;author&gt;Butterfield, R. M.&lt;/author&gt;&lt;author&gt;Thompson, J. M.&lt;/author&gt;&lt;/authors&gt;&lt;/contributors&gt;&lt;titles&gt;&lt;title&gt;Changes in body composition relative to weight and maturity of large and small strains of australian merino rams. 4. Fat depots and bones&lt;/title&gt;&lt;secondary-title&gt;Animal Science&lt;/secondary-title&gt;&lt;alt-title&gt;Anim. Sci.&lt;/alt-title&gt;&lt;/titles&gt;&lt;periodical&gt;&lt;full-title&gt;Animal Science&lt;/full-title&gt;&lt;abbr-1&gt;Anim. Sci.&lt;/abbr-1&gt;&lt;/periodical&gt;&lt;alt-periodical&gt;&lt;full-title&gt;Animal Science&lt;/full-title&gt;&lt;abbr-1&gt;Anim. Sci.&lt;/abbr-1&gt;&lt;/alt-periodical&gt;&lt;pages&gt;423-431&lt;/pages&gt;&lt;volume&gt;37&lt;/volume&gt;&lt;number&gt;3&lt;/number&gt;&lt;dates&gt;&lt;year&gt;1983&lt;/year&gt;&lt;pub-dates&gt;&lt;date&gt;1983/12//&lt;/date&gt;&lt;/pub-dates&gt;&lt;/dates&gt;&lt;isbn&gt;1357-7298, 1748-748X&lt;/isbn&gt;&lt;urls&gt;&lt;related-urls&gt;&lt;url&gt;&lt;style face="underline" font="default" size="100%"&gt;https://www.cambridge.org/core/product/identifier/S000335610000204X/type/journal_article&lt;/style&gt;&lt;/url&gt;&lt;url&gt;&lt;style face="underline" font="default" size="100%"&gt;https://www.cambridge.org/core/journals/animal-science/article/changes-in-body-composition-relative-to-weight-and-maturity-of-large-and-small-strains-of-australian-merino-rams-4-fat-depots-and-bones/B80E98FCE474EF1FA24B2E302ACA6196&lt;/style&gt;&lt;/url&gt;&lt;/related-urls&gt;&lt;/urls&gt;&lt;electronic-resource-num&gt;10.1017/S000335610000204X&lt;/electronic-resource-num&gt;&lt;remote-database-provider&gt;DOI.org (Crossref)&lt;/remote-database-provider&gt;&lt;language&gt;en&lt;/language&gt;&lt;access-date&gt;2019/07/05/16:29:5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AB468B">
        <w:rPr>
          <w:rFonts w:ascii="Times New Roman" w:hAnsi="Times New Roman" w:cs="Times New Roman"/>
          <w:noProof/>
          <w:sz w:val="24"/>
          <w:szCs w:val="24"/>
        </w:rPr>
        <w:t>5</w:t>
      </w:r>
      <w:r w:rsidR="00AB468B" w:rsidRPr="00A819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AB468B" w:rsidRPr="00290C86">
        <w:rPr>
          <w:rFonts w:ascii="Times New Roman" w:hAnsi="Times New Roman" w:cs="Times New Roman"/>
          <w:sz w:val="24"/>
          <w:szCs w:val="24"/>
        </w:rPr>
        <w:t xml:space="preserve">Macgregor &amp; Gerrard </w:t>
      </w:r>
      <w:r w:rsidR="00AB468B">
        <w:rPr>
          <w:rFonts w:ascii="Times New Roman" w:hAnsi="Times New Roman" w:cs="Times New Roman"/>
          <w:sz w:val="24"/>
          <w:szCs w:val="24"/>
        </w:rPr>
        <w:fldChar w:fldCharType="begin"/>
      </w:r>
      <w:r w:rsidR="00AB468B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acgregor&lt;/Author&gt;&lt;Year&gt;1980&lt;/Year&gt;&lt;RecNum&gt;86&lt;/RecNum&gt;&lt;DisplayText&gt;(1980)&lt;/DisplayText&gt;&lt;record&gt;&lt;rec-number&gt;86&lt;/rec-number&gt;&lt;foreign-keys&gt;&lt;key app="EN" db-id="wtptat0f5ffweoez0v1pw9egwx5aawatrvz2" timestamp="1562787726"&gt;86&lt;/key&gt;&lt;/foreign-keys&gt;&lt;ref-type name="Book"&gt;6&lt;/ref-type&gt;&lt;contributors&gt;&lt;authors&gt;&lt;author&gt;Macgregor, R.&lt;/author&gt;&lt;author&gt;Gerrard, F.&lt;/author&gt;&lt;/authors&gt;&lt;/contributors&gt;&lt;titles&gt;&lt;title&gt;The structure of the meat animals. A guide to their anatomy and physiology&lt;/title&gt;&lt;/titles&gt;&lt;edition&gt;Ed. 3&lt;/edition&gt;&lt;keywords&gt;&lt;keyword&gt;Anatomy&lt;/keyword&gt;&lt;keyword&gt;Meat Animals&lt;/keyword&gt;&lt;keyword&gt;Physiology&lt;/keyword&gt;&lt;keyword&gt;Anatomy and Physiology&lt;/keyword&gt;&lt;/keywords&gt;&lt;dates&gt;&lt;year&gt;1980&lt;/year&gt;&lt;/dates&gt;&lt;pub-location&gt;Oxford, UK&lt;/pub-location&gt;&lt;publisher&gt;Oxford, UK: The Technical Press Ltd&lt;/publisher&gt;&lt;urls&gt;&lt;/urls&gt;&lt;/record&gt;&lt;/Cite&gt;&lt;/EndNote&gt;</w:instrText>
      </w:r>
      <w:r w:rsidR="00AB468B">
        <w:rPr>
          <w:rFonts w:ascii="Times New Roman" w:hAnsi="Times New Roman" w:cs="Times New Roman"/>
          <w:sz w:val="24"/>
          <w:szCs w:val="24"/>
        </w:rPr>
        <w:fldChar w:fldCharType="separate"/>
      </w:r>
      <w:r w:rsidR="00AB468B">
        <w:rPr>
          <w:rFonts w:ascii="Times New Roman" w:hAnsi="Times New Roman" w:cs="Times New Roman"/>
          <w:noProof/>
          <w:sz w:val="24"/>
          <w:szCs w:val="24"/>
        </w:rPr>
        <w:t>(1980)</w:t>
      </w:r>
      <w:r w:rsidR="00AB468B">
        <w:rPr>
          <w:rFonts w:ascii="Times New Roman" w:hAnsi="Times New Roman" w:cs="Times New Roman"/>
          <w:sz w:val="24"/>
          <w:szCs w:val="24"/>
        </w:rPr>
        <w:fldChar w:fldCharType="end"/>
      </w:r>
      <w:r w:rsidR="00AB468B"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6. </w:t>
      </w:r>
      <w:r w:rsidRPr="00316166">
        <w:rPr>
          <w:rFonts w:ascii="Times New Roman" w:hAnsi="Times New Roman" w:cs="Times New Roman"/>
          <w:sz w:val="24"/>
          <w:szCs w:val="24"/>
        </w:rPr>
        <w:t xml:space="preserve">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sard&lt;/Author&gt;&lt;Year&gt;1956&lt;/Year&gt;&lt;RecNum&gt;84&lt;/RecNum&gt;&lt;DisplayText&gt;(1956)&lt;/DisplayText&gt;&lt;record&gt;&lt;rec-number&gt;84&lt;/rec-number&gt;&lt;foreign-keys&gt;&lt;key app="EN" db-id="wtptat0f5ffweoez0v1pw9egwx5aawatrvz2" timestamp="1562786954"&gt;84&lt;/key&gt;&lt;/foreign-keys&gt;&lt;ref-type name="Journal Article"&gt;17&lt;/ref-type&gt;&lt;contributors&gt;&lt;authors&gt;&lt;author&gt;Hansard, Sam L.&lt;/author&gt;&lt;/authors&gt;&lt;/contributors&gt;&lt;titles&gt;&lt;title&gt;Residual Organ Blood Volume of Cattle, Sheep and Swine&lt;/title&gt;&lt;secondary-title&gt;Proceedings of the Society for Experimental Biology and Medicine&lt;/secondary-title&gt;&lt;/titles&gt;&lt;periodical&gt;&lt;full-title&gt;Proceedings of the Society for Experimental Biology and Medicine&lt;/full-title&gt;&lt;/periodical&gt;&lt;pages&gt;31-34&lt;/pages&gt;&lt;volume&gt;91&lt;/volume&gt;&lt;number&gt;1&lt;/number&gt;&lt;dates&gt;&lt;year&gt;1956&lt;/year&gt;&lt;/dates&gt;&lt;urls&gt;&lt;related-urls&gt;&lt;url&gt;&lt;style face="underline" font="default" size="100%"&gt;https://journals.sagepub.com/doi/abs/10.3181/00379727-91-22160&lt;/style&gt;&lt;/url&gt;&lt;/related-urls&gt;&lt;/urls&gt;&lt;electronic-resource-num&gt;10.3181/00379727-91-22160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7. </w:t>
      </w:r>
      <w:r>
        <w:rPr>
          <w:rFonts w:ascii="Times New Roman" w:hAnsi="Times New Roman" w:cs="Times New Roman"/>
          <w:sz w:val="24"/>
          <w:szCs w:val="24"/>
        </w:rPr>
        <w:t xml:space="preserve">Davison, McEntee, &amp; Wright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GF2aXNvbjwvQXV0aG9yPjxZ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RGF2aXNvbjwvQXV0aG9yPjxZ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6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8. </w:t>
      </w:r>
      <w:r w:rsidRPr="00181E6A">
        <w:rPr>
          <w:rFonts w:ascii="Times New Roman" w:hAnsi="Times New Roman" w:cs="Times New Roman"/>
          <w:sz w:val="24"/>
          <w:szCs w:val="24"/>
        </w:rPr>
        <w:t>Kamalzadeh, Koops, van Bruchem, Tamminga, &amp; Zwar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Kamalzadeh&lt;/Author&gt;&lt;Year&gt;1998&lt;/Year&gt;&lt;RecNum&gt;57&lt;/RecNum&gt;&lt;DisplayText&gt;(1998)&lt;/DisplayText&gt;&lt;record&gt;&lt;rec-number&gt;57&lt;/rec-number&gt;&lt;foreign-keys&gt;&lt;key app="EN" db-id="wtptat0f5ffweoez0v1pw9egwx5aawatrvz2" timestamp="1562605603"&gt;57&lt;/key&gt;&lt;/foreign-keys&gt;&lt;ref-type name="Journal Article"&gt;17&lt;/ref-type&gt;&lt;contributors&gt;&lt;authors&gt;&lt;author&gt;Kamalzadeh, A.&lt;/author&gt;&lt;author&gt;Koops, W. J.&lt;/author&gt;&lt;author&gt;van Bruchem, J.&lt;/author&gt;&lt;author&gt;Tamminga, S.&lt;/author&gt;&lt;author&gt;Zwart, D.&lt;/author&gt;&lt;/authors&gt;&lt;/contributors&gt;&lt;titles&gt;&lt;title&gt;Feed quality restriction and compensatory growth in growing sheep: development of body organs&lt;/title&gt;&lt;secondary-title&gt;Small Ruminant Research&lt;/secondary-title&gt;&lt;alt-title&gt;Small Ruminant Research&lt;/alt-title&gt;&lt;short-title&gt;Feed quality restriction and compensatory growth in growing sheep&lt;/short-title&gt;&lt;/titles&gt;&lt;periodical&gt;&lt;full-title&gt;Small Ruminant Research&lt;/full-title&gt;&lt;abbr-1&gt;Small Ruminant Research&lt;/abbr-1&gt;&lt;/periodical&gt;&lt;alt-periodical&gt;&lt;full-title&gt;Small Ruminant Research&lt;/full-title&gt;&lt;abbr-1&gt;Small Ruminant Research&lt;/abbr-1&gt;&lt;/alt-periodical&gt;&lt;pages&gt;71-82&lt;/pages&gt;&lt;volume&gt;29&lt;/volume&gt;&lt;number&gt;1&lt;/number&gt;&lt;dates&gt;&lt;year&gt;1998&lt;/year&gt;&lt;pub-dates&gt;&lt;date&gt;1998/06//&lt;/date&gt;&lt;/pub-dates&gt;&lt;/dates&gt;&lt;isbn&gt;09214488&lt;/isbn&gt;&lt;urls&gt;&lt;related-urls&gt;&lt;url&gt;&lt;style face="underline" font="default" size="100%"&gt;https://linkinghub.elsevier.com/retrieve/pii/S0921448897001119&lt;/style&gt;&lt;/url&gt;&lt;url&gt;&lt;style face="underline" font="default" size="100%"&gt;https://www.sciencedirect.com/science/article/abs/pii/S0921448897001119?via%3Dihub&lt;/style&gt;&lt;/url&gt;&lt;/related-urls&gt;&lt;/urls&gt;&lt;electronic-resource-num&gt;10.1016/S0921-4488(97)00111-9&lt;/electronic-resource-num&gt;&lt;remote-database-provider&gt;DOI.org (Crossref)&lt;/remote-database-provider&gt;&lt;language&gt;en&lt;/language&gt;&lt;access-date&gt;2019/07/05/16:30: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AB468B">
        <w:rPr>
          <w:rFonts w:ascii="Times New Roman" w:hAnsi="Times New Roman" w:cs="Times New Roman"/>
          <w:noProof/>
          <w:sz w:val="24"/>
          <w:szCs w:val="24"/>
        </w:rPr>
        <w:t xml:space="preserve">9. </w:t>
      </w:r>
      <w:r w:rsidR="00AB468B" w:rsidRPr="00AB468B">
        <w:rPr>
          <w:rFonts w:ascii="Times New Roman" w:hAnsi="Times New Roman" w:cs="Times New Roman"/>
          <w:noProof/>
          <w:sz w:val="24"/>
          <w:szCs w:val="24"/>
        </w:rPr>
        <w:t>Anosa &amp; Isoun</w:t>
      </w:r>
      <w:r w:rsidR="00AB46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B468B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B468B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Anosa&lt;/Author&gt;&lt;Year&gt;1976&lt;/Year&gt;&lt;RecNum&gt;62&lt;/RecNum&gt;&lt;DisplayText&gt;(1976)&lt;/DisplayText&gt;&lt;record&gt;&lt;rec-number&gt;62&lt;/rec-number&gt;&lt;foreign-keys&gt;&lt;key app="EN" db-id="wtptat0f5ffweoez0v1pw9egwx5aawatrvz2" timestamp="1562605603"&gt;62&lt;/key&gt;&lt;/foreign-keys&gt;&lt;ref-type name="Journal Article"&gt;17&lt;/ref-type&gt;&lt;contributors&gt;&lt;authors&gt;&lt;author&gt;Anosa, V. O.&lt;/author&gt;&lt;author&gt;Isoun, T. T.&lt;/author&gt;&lt;/authors&gt;&lt;/contributors&gt;&lt;titles&gt;&lt;title&gt;Serum proteins, blood and plasma volumes in experimental Trypanosoma vivax infections of sheep and goats&lt;/title&gt;&lt;secondary-title&gt;Tropical Animal Health and Production&lt;/secondary-title&gt;&lt;alt-title&gt;Trop Anim Health Prod&lt;/alt-title&gt;&lt;/titles&gt;&lt;periodical&gt;&lt;full-title&gt;Tropical Animal Health and Production&lt;/full-title&gt;&lt;abbr-1&gt;Trop Anim Health Prod&lt;/abbr-1&gt;&lt;/periodical&gt;&lt;alt-periodical&gt;&lt;full-title&gt;Tropical Animal Health and Production&lt;/full-title&gt;&lt;abbr-1&gt;Trop Anim Health Prod&lt;/abbr-1&gt;&lt;/alt-periodical&gt;&lt;pages&gt;14-19&lt;/pages&gt;&lt;volume&gt;8&lt;/volume&gt;&lt;number&gt;1&lt;/number&gt;&lt;keywords&gt;&lt;keyword&gt;Animals&lt;/keyword&gt;&lt;keyword&gt;Anemia&lt;/keyword&gt;&lt;keyword&gt;Blood Proteins&lt;/keyword&gt;&lt;keyword&gt;Blood Volume&lt;/keyword&gt;&lt;keyword&gt;Plasma Volume&lt;/keyword&gt;&lt;keyword&gt;Sheep&lt;/keyword&gt;&lt;keyword&gt;Sheep Diseases&lt;/keyword&gt;&lt;keyword&gt;Trypanosomiasis&lt;/keyword&gt;&lt;/keywords&gt;&lt;dates&gt;&lt;year&gt;1976&lt;/year&gt;&lt;pub-dates&gt;&lt;date&gt;1976/02//&lt;/date&gt;&lt;/pub-dates&gt;&lt;/dates&gt;&lt;isbn&gt;0049-4747&lt;/isbn&gt;&lt;urls&gt;&lt;related-urls&gt;&lt;url&gt;&lt;style face="underline" font="default" size="100%"&gt;http://www.ncbi.nlm.nih.gov/pubmed/1258150&lt;/style&gt;&lt;/url&gt;&lt;/related-urls&gt;&lt;/urls&gt;&lt;remote-database-provider&gt;PubMed&lt;/remote-database-provider&gt;&lt;language&gt;eng&lt;/language&gt;&lt;/record&gt;&lt;/Cite&gt;&lt;/EndNote&gt;</w:instrText>
      </w:r>
      <w:r w:rsidR="00AB468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AB468B">
        <w:rPr>
          <w:rFonts w:ascii="Times New Roman" w:hAnsi="Times New Roman" w:cs="Times New Roman"/>
          <w:noProof/>
          <w:sz w:val="24"/>
          <w:szCs w:val="24"/>
        </w:rPr>
        <w:t>(1976)</w:t>
      </w:r>
      <w:r w:rsidR="00AB468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AB468B">
        <w:rPr>
          <w:rFonts w:ascii="Times New Roman" w:hAnsi="Times New Roman" w:cs="Times New Roman"/>
          <w:noProof/>
          <w:sz w:val="24"/>
          <w:szCs w:val="24"/>
        </w:rPr>
        <w:t xml:space="preserve">; 10. </w:t>
      </w:r>
      <w:r w:rsidR="00AB468B" w:rsidRPr="00AB468B">
        <w:rPr>
          <w:rFonts w:ascii="Times New Roman" w:hAnsi="Times New Roman" w:cs="Times New Roman"/>
          <w:noProof/>
          <w:sz w:val="24"/>
          <w:szCs w:val="24"/>
        </w:rPr>
        <w:t>Perry et al.</w:t>
      </w:r>
      <w:r w:rsidR="00AB468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AB468B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AB468B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Perry&lt;/Author&gt;&lt;Year&gt;1992&lt;/Year&gt;&lt;RecNum&gt;96&lt;/RecNum&gt;&lt;DisplayText&gt;(1992)&lt;/DisplayText&gt;&lt;record&gt;&lt;rec-number&gt;96&lt;/rec-number&gt;&lt;foreign-keys&gt;&lt;key app="EN" db-id="wtptat0f5ffweoez0v1pw9egwx5aawatrvz2" timestamp="1565573689"&gt;96&lt;/key&gt;&lt;/foreign-keys&gt;&lt;ref-type name="Journal Article"&gt;17&lt;/ref-type&gt;&lt;contributors&gt;&lt;authors&gt;&lt;author&gt;Perry, D.&lt;/author&gt;&lt;author&gt;Thompson, J. M.&lt;/author&gt;&lt;author&gt;Butterfield, R. M.&lt;/author&gt;&lt;/authors&gt;&lt;/contributors&gt;&lt;titles&gt;&lt;title&gt;Bone distribution patterns in sheep selected for high and low weaning weight&lt;/title&gt;&lt;secondary-title&gt;Animal Science&lt;/secondary-title&gt;&lt;/titles&gt;&lt;periodical&gt;&lt;full-title&gt;Animal Science&lt;/full-title&gt;&lt;abbr-1&gt;Anim. Sci.&lt;/abbr-1&gt;&lt;/periodical&gt;&lt;pages&gt;129-135&lt;/pages&gt;&lt;volume&gt;55&lt;/volume&gt;&lt;number&gt;1&lt;/number&gt;&lt;edition&gt;2010/09/02&lt;/edition&gt;&lt;keywords&gt;&lt;keyword&gt;body measurements&lt;/keyword&gt;&lt;keyword&gt;bone weight&lt;/keyword&gt;&lt;keyword&gt;selective breeding&lt;/keyword&gt;&lt;keyword&gt;sheep&lt;/keyword&gt;&lt;/keywords&gt;&lt;dates&gt;&lt;year&gt;1992&lt;/year&gt;&lt;/dates&gt;&lt;publisher&gt;Cambridge University Press&lt;/publisher&gt;&lt;isbn&gt;1357-7298&lt;/isbn&gt;&lt;urls&gt;&lt;related-urls&gt;&lt;url&gt;&lt;style face="underline" font="default" size="100%"&gt;https://www.cambridge.org/core/article/bone-distribution-patterns-in-sheep-selected-for-high-and-low-weaning-weight/AA8967A4BCD00FF7402F2FC24B5FCE78&lt;/style&gt;&lt;/url&gt;&lt;/related-urls&gt;&lt;/urls&gt;&lt;electronic-resource-num&gt;10.1017/S0003356100037351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AB468B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AB468B">
        <w:rPr>
          <w:rFonts w:ascii="Times New Roman" w:hAnsi="Times New Roman" w:cs="Times New Roman"/>
          <w:noProof/>
          <w:sz w:val="24"/>
          <w:szCs w:val="24"/>
        </w:rPr>
        <w:t>(1992)</w:t>
      </w:r>
      <w:r w:rsidR="00AB468B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AB468B">
        <w:rPr>
          <w:rFonts w:ascii="Times New Roman" w:hAnsi="Times New Roman" w:cs="Times New Roman"/>
          <w:noProof/>
          <w:sz w:val="24"/>
          <w:szCs w:val="24"/>
        </w:rPr>
        <w:t>; 11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181E6A">
        <w:rPr>
          <w:rFonts w:ascii="Times New Roman" w:hAnsi="Times New Roman" w:cs="Times New Roman"/>
          <w:sz w:val="24"/>
          <w:szCs w:val="24"/>
        </w:rPr>
        <w:t>McLeod &amp; Baldw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NMZW9kPC9BdXRob3I+PFll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=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NMZW9kPC9BdXRob3I+PFll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=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AB468B" w:rsidRPr="00A81969">
        <w:rPr>
          <w:rFonts w:ascii="Times New Roman" w:hAnsi="Times New Roman" w:cs="Times New Roman"/>
          <w:noProof/>
          <w:sz w:val="24"/>
          <w:szCs w:val="24"/>
        </w:rPr>
        <w:t>1</w:t>
      </w:r>
      <w:r w:rsidR="00AB468B">
        <w:rPr>
          <w:rFonts w:ascii="Times New Roman" w:hAnsi="Times New Roman" w:cs="Times New Roman"/>
          <w:noProof/>
          <w:sz w:val="24"/>
          <w:szCs w:val="24"/>
        </w:rPr>
        <w:t>2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Rompala, Hoagland, &amp; Meister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9tcGFsYTwvQXV0aG9yPjxZ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Um9tcGFsYTwvQXV0aG9yPjxZ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; </w:t>
      </w:r>
      <w:r w:rsidR="00AB468B" w:rsidRPr="00A81969">
        <w:rPr>
          <w:rFonts w:ascii="Times New Roman" w:hAnsi="Times New Roman" w:cs="Times New Roman"/>
          <w:noProof/>
          <w:sz w:val="24"/>
          <w:szCs w:val="24"/>
        </w:rPr>
        <w:t>1</w:t>
      </w:r>
      <w:r w:rsidR="00AB468B">
        <w:rPr>
          <w:rFonts w:ascii="Times New Roman" w:hAnsi="Times New Roman" w:cs="Times New Roman"/>
          <w:noProof/>
          <w:sz w:val="24"/>
          <w:szCs w:val="24"/>
        </w:rPr>
        <w:t>3</w:t>
      </w:r>
      <w:r w:rsidRPr="00A81969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omps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Thompson&lt;/Author&gt;&lt;Year&gt;1980&lt;/Year&gt;&lt;RecNum&gt;11&lt;/RecNum&gt;&lt;DisplayText&gt;(1980)&lt;/DisplayText&gt;&lt;record&gt;&lt;rec-number&gt;11&lt;/rec-number&gt;&lt;foreign-keys&gt;&lt;key app="EN" db-id="wtptat0f5ffweoez0v1pw9egwx5aawatrvz2" timestamp="1562605603"&gt;11&lt;/key&gt;&lt;/foreign-keys&gt;&lt;ref-type name="Journal Article"&gt;17&lt;/ref-type&gt;&lt;contributors&gt;&lt;authors&gt;&lt;author&gt;Thompson, G. E.&lt;/author&gt;&lt;/authors&gt;&lt;/contributors&gt;&lt;titles&gt;&lt;title&gt;The distribution of blood flow in the udder of the sheep and changes brought about by cold exposure and lactation&lt;/title&gt;&lt;secondary-title&gt;The Journal of Physiology&lt;/secondary-title&gt;&lt;/titles&gt;&lt;periodical&gt;&lt;full-title&gt;The Journal of Physiology&lt;/full-title&gt;&lt;/periodical&gt;&lt;pages&gt;379-386&lt;/pages&gt;&lt;volume&gt;302&lt;/volume&gt;&lt;number&gt;1&lt;/number&gt;&lt;dates&gt;&lt;year&gt;1980&lt;/year&gt;&lt;pub-dates&gt;&lt;date&gt;1980/05/01/&lt;/date&gt;&lt;/pub-dates&gt;&lt;/dates&gt;&lt;isbn&gt;00223751&lt;/isbn&gt;&lt;urls&gt;&lt;related-urls&gt;&lt;url&gt;&lt;style face="underline" font="default" size="100%"&gt;http://doi.wiley.com/10.1113/jphysiol.1980.sp013249&lt;/style&gt;&lt;/url&gt;&lt;url&gt;&lt;style face="underline" font="default" size="100%"&gt;https://physoc.onlinelibrary.wiley.com/doi/pdf/10.1113/jphysiol.1980.sp013249&lt;/style&gt;&lt;/url&gt;&lt;/related-urls&gt;&lt;/urls&gt;&lt;electronic-resource-num&gt;10.1113/jphysiol.1980.sp013249&lt;/electronic-resource-num&gt;&lt;remote-database-provider&gt;DOI.org (Crossref)&lt;/remote-database-provider&gt;&lt;language&gt;en&lt;/language&gt;&lt;access-date&gt;2019/05/08/20:51:4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AB468B">
        <w:rPr>
          <w:rFonts w:ascii="Times New Roman" w:hAnsi="Times New Roman" w:cs="Times New Roman"/>
          <w:sz w:val="24"/>
          <w:szCs w:val="24"/>
        </w:rPr>
        <w:t>.</w:t>
      </w:r>
    </w:p>
    <w:p w14:paraId="4FC5502F" w14:textId="77777777" w:rsidR="008B1606" w:rsidRDefault="008B1606" w:rsidP="00A81969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5</w:t>
      </w:r>
      <w:r w:rsidR="00A81969" w:rsidRPr="00316166">
        <w:rPr>
          <w:rFonts w:ascii="Times New Roman" w:hAnsi="Times New Roman" w:cs="Times New Roman"/>
          <w:b/>
          <w:sz w:val="24"/>
          <w:szCs w:val="24"/>
        </w:rPr>
        <w:t>.</w:t>
      </w:r>
      <w:r w:rsidR="00A81969" w:rsidRPr="00A8196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81969" w:rsidRPr="00242EE4">
        <w:rPr>
          <w:rFonts w:ascii="Times New Roman" w:hAnsi="Times New Roman" w:cs="Times New Roman"/>
          <w:b/>
          <w:sz w:val="24"/>
          <w:szCs w:val="24"/>
        </w:rPr>
        <w:t>Relative Organ Weight (Percent Body Weight) or Tissue Volume for</w:t>
      </w:r>
      <w:r w:rsidR="00A81969">
        <w:rPr>
          <w:rFonts w:ascii="Times New Roman" w:hAnsi="Times New Roman" w:cs="Times New Roman"/>
          <w:b/>
          <w:sz w:val="24"/>
          <w:szCs w:val="24"/>
        </w:rPr>
        <w:t xml:space="preserve"> Lambs with the Average Body Weight as</w:t>
      </w:r>
      <w:r>
        <w:rPr>
          <w:rFonts w:ascii="Times New Roman" w:hAnsi="Times New Roman" w:cs="Times New Roman"/>
          <w:b/>
          <w:sz w:val="24"/>
          <w:szCs w:val="24"/>
        </w:rPr>
        <w:t xml:space="preserve"> 28.34 kg.</w:t>
      </w:r>
    </w:p>
    <w:tbl>
      <w:tblPr>
        <w:tblW w:w="10060" w:type="dxa"/>
        <w:tblLook w:val="04A0" w:firstRow="1" w:lastRow="0" w:firstColumn="1" w:lastColumn="0" w:noHBand="0" w:noVBand="1"/>
      </w:tblPr>
      <w:tblGrid>
        <w:gridCol w:w="1710"/>
        <w:gridCol w:w="1080"/>
        <w:gridCol w:w="1440"/>
        <w:gridCol w:w="1800"/>
        <w:gridCol w:w="1530"/>
        <w:gridCol w:w="2500"/>
      </w:tblGrid>
      <w:tr w:rsidR="004E3D3F" w:rsidRPr="0079661E" w14:paraId="1A5AF1BC" w14:textId="77777777" w:rsidTr="004E3D3F">
        <w:trPr>
          <w:trHeight w:val="323"/>
        </w:trPr>
        <w:tc>
          <w:tcPr>
            <w:tcW w:w="171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68E3CD" w14:textId="77777777" w:rsidR="004E3D3F" w:rsidRPr="00281C50" w:rsidRDefault="004E3D3F" w:rsidP="004E3D3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 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F7F575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905601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D</w:t>
            </w:r>
          </w:p>
        </w:tc>
        <w:tc>
          <w:tcPr>
            <w:tcW w:w="18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404FA8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Animals</w:t>
            </w:r>
          </w:p>
        </w:tc>
        <w:tc>
          <w:tcPr>
            <w:tcW w:w="153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33CE46E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Studies</w:t>
            </w:r>
          </w:p>
        </w:tc>
        <w:tc>
          <w:tcPr>
            <w:tcW w:w="25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214284D" w14:textId="77777777" w:rsidR="004E3D3F" w:rsidRPr="00281C50" w:rsidRDefault="004E3D3F" w:rsidP="004E3D3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ferences</w:t>
            </w:r>
          </w:p>
        </w:tc>
      </w:tr>
      <w:tr w:rsidR="00A1053B" w:rsidRPr="004E3D3F" w14:paraId="77738AC3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8720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Adrenal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AF08D" w14:textId="10425C43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B16AF" w14:textId="5CDA1D3A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11F9AA" w14:textId="36A01E53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3AA2D" w14:textId="37B83157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C472C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 2</w:t>
            </w:r>
          </w:p>
        </w:tc>
      </w:tr>
      <w:tr w:rsidR="00A1053B" w:rsidRPr="004E3D3F" w14:paraId="2F329D09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F5892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Adipose Tissu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5AB16" w14:textId="3049B29E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7.6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5140DC" w14:textId="1656335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4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3217E8" w14:textId="03FC3F37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CBECE8" w14:textId="7F11D3B4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C6104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3, 5, 12</w:t>
            </w:r>
          </w:p>
        </w:tc>
      </w:tr>
      <w:tr w:rsidR="00A1053B" w:rsidRPr="004E3D3F" w14:paraId="2B432F52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F4028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Blood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0D08DD" w14:textId="69F39F7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2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19C0F4" w14:textId="42399AD5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0C3319" w14:textId="36F5A7DC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11137B" w14:textId="09356B8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2547E0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6-8</w:t>
            </w:r>
          </w:p>
        </w:tc>
      </w:tr>
      <w:tr w:rsidR="00A1053B" w:rsidRPr="004E3D3F" w14:paraId="150C73FF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398D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Bo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5BAB1E" w14:textId="616AF441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.6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C07005" w14:textId="5F295620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964CA8" w14:textId="4FD9F4C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077E88" w14:textId="7790200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8DF568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,9</w:t>
            </w:r>
          </w:p>
        </w:tc>
      </w:tr>
      <w:tr w:rsidR="00A1053B" w:rsidRPr="004E3D3F" w14:paraId="62F7E0FD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AAF9E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Brai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BFF9CC" w14:textId="6F298D0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EBFD4" w14:textId="281503C4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72151C" w14:textId="493E3A2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0BEFF" w14:textId="734A2D6E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BFEB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A1053B" w:rsidRPr="004E3D3F" w14:paraId="7ABD493C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F2552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GI Trac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7ABB4" w14:textId="7FBDBC6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0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30E54" w14:textId="2CF2E8A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4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19829C" w14:textId="7DD54CE0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B46933" w14:textId="7AF31C44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48AC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8,10</w:t>
            </w:r>
          </w:p>
        </w:tc>
      </w:tr>
      <w:tr w:rsidR="00A1053B" w:rsidRPr="004E3D3F" w14:paraId="04C2958B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8B8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Stomach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892864" w14:textId="5B90564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.0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DF5673" w14:textId="4B4C0D6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9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4569C" w14:textId="3FAB408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7BA0E7" w14:textId="27D7242E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D865B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A1053B" w:rsidRPr="004E3D3F" w14:paraId="13AA546E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F9F3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Rume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BC7AF0" w14:textId="0393C7D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9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C54798" w14:textId="57662F63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58562D" w14:textId="0634D03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EF2E2" w14:textId="3324B35C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E8AFB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, 10</w:t>
            </w:r>
          </w:p>
        </w:tc>
      </w:tr>
      <w:tr w:rsidR="00A1053B" w:rsidRPr="004E3D3F" w14:paraId="698A1FCA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5BBF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Reticulu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9529E" w14:textId="2201A10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A3475A" w14:textId="338C0DE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4F3E8" w14:textId="1EFED1EE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3DC533" w14:textId="30C85DF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C31F0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, 10</w:t>
            </w:r>
          </w:p>
        </w:tc>
      </w:tr>
      <w:tr w:rsidR="00A1053B" w:rsidRPr="004E3D3F" w14:paraId="06D531A9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276D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Omasu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572D0" w14:textId="11C9CA04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D280A2" w14:textId="0557A38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DB659" w14:textId="0E29C5C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693299" w14:textId="7395BC5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C6EF3F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 2, 10</w:t>
            </w:r>
          </w:p>
        </w:tc>
      </w:tr>
      <w:tr w:rsidR="00A1053B" w:rsidRPr="004E3D3F" w14:paraId="597A519D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ED7D8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Abomasu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0B3CD4" w14:textId="5267F76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9762C" w14:textId="798C00E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A731DA" w14:textId="0B0BF591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30570E" w14:textId="64D86629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888C46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 2, 8, 10</w:t>
            </w:r>
          </w:p>
        </w:tc>
      </w:tr>
      <w:tr w:rsidR="00A1053B" w:rsidRPr="004E3D3F" w14:paraId="56153EEC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9DB5C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Small Intesti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8144C4" w14:textId="5CD40C5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380611" w14:textId="4DEAFA9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DA579" w14:textId="4A9D470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D1F0FE" w14:textId="0EBACA43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7188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4,8,10,11</w:t>
            </w:r>
          </w:p>
        </w:tc>
      </w:tr>
      <w:tr w:rsidR="00A1053B" w:rsidRPr="004E3D3F" w14:paraId="3B10CEE9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BC6F1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Doudenu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BD1E9" w14:textId="2EEE235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A0A0A0" w14:textId="00CE8086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3EF0D1" w14:textId="0D2545D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961D5" w14:textId="69F4DC3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B1566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1053B" w:rsidRPr="004E3D3F" w14:paraId="184435E4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E86D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Ileu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E83A9B" w14:textId="71B0F52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1D04E2" w14:textId="2CBA6A35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10AE6" w14:textId="06894933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BE742" w14:textId="5BC9EA1D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3904F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1053B" w:rsidRPr="004E3D3F" w14:paraId="715C8021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423CE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Jejunum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E3D3F" w14:textId="6C274A6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30888E" w14:textId="3A5E328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3944B" w14:textId="4AC5281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CB985" w14:textId="08A05D1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B5E69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A1053B" w:rsidRPr="004E3D3F" w14:paraId="360CF353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AC5832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Large Intestin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02059" w14:textId="0B200790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A5DA48" w14:textId="66CEC85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40833" w14:textId="25E9D30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B52BC" w14:textId="1651B0AD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91D7B4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4,8,10,11</w:t>
            </w:r>
          </w:p>
        </w:tc>
      </w:tr>
      <w:tr w:rsidR="00A1053B" w:rsidRPr="004E3D3F" w14:paraId="0BCFF913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F9650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Heart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9648C4" w14:textId="56F39D5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4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72488A" w14:textId="5AE8BB52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55BEF6" w14:textId="2D671E05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BA6E2" w14:textId="67F76880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8DD276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2,4,6,8,10</w:t>
            </w:r>
          </w:p>
        </w:tc>
      </w:tr>
      <w:tr w:rsidR="00A1053B" w:rsidRPr="004E3D3F" w14:paraId="65F0EA09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2F94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Kidney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7245E0" w14:textId="1970E9A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EF92D8" w14:textId="1BC0FF91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E13498" w14:textId="56192B3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1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B9A09" w14:textId="1E9C29D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13DE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2,4,6,8,10,11</w:t>
            </w:r>
          </w:p>
        </w:tc>
      </w:tr>
      <w:tr w:rsidR="00A1053B" w:rsidRPr="004E3D3F" w14:paraId="309E526A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F45AA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308844" w14:textId="67FDC172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7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E855B3" w14:textId="0CF30FEE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C61F6" w14:textId="63B6C4F2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9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B6DB1C" w14:textId="75AE6D8C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08940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2,4,6-8,10,11</w:t>
            </w:r>
          </w:p>
        </w:tc>
      </w:tr>
      <w:tr w:rsidR="00A1053B" w:rsidRPr="004E3D3F" w14:paraId="37A21B95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C7138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Lung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203A79" w14:textId="3FAD9ACE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9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701896" w14:textId="0218AFE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6C0A3C" w14:textId="0821B778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16E2D" w14:textId="10883C0F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C67AC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4, 6-8,10</w:t>
            </w:r>
          </w:p>
        </w:tc>
      </w:tr>
      <w:tr w:rsidR="00A1053B" w:rsidRPr="004E3D3F" w14:paraId="00834C89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904C2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Muscle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087A51" w14:textId="5574BE2A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4.78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9483A" w14:textId="7AB04116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48188" w14:textId="56BDD9D5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CA1B8C" w14:textId="4C5AAF7F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8F74DF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5,9</w:t>
            </w:r>
          </w:p>
        </w:tc>
      </w:tr>
      <w:tr w:rsidR="00A1053B" w:rsidRPr="004E3D3F" w14:paraId="0A897FA4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BCCC1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Ski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AEFAA" w14:textId="4E0B8349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.4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19331D" w14:textId="2AB873CB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7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CA97CF" w14:textId="013EF849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2EA37C" w14:textId="67C7AB36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42AA3C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A1053B" w:rsidRPr="004E3D3F" w14:paraId="5BE3B075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260C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Pancreas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76FCCC" w14:textId="7200144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CDD6C" w14:textId="0816CF0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5764BA" w14:textId="6E11BE85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C0345F" w14:textId="39C6F93D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60391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2</w:t>
            </w:r>
          </w:p>
        </w:tc>
      </w:tr>
      <w:tr w:rsidR="00A1053B" w:rsidRPr="004E3D3F" w14:paraId="65959028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57017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Pituitary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D9F84D" w14:textId="4125892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15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7628F" w14:textId="4B7112EF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0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2CF7D2" w14:textId="4BF025F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BEE08" w14:textId="56EDC8C7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579255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A1053B" w:rsidRPr="004E3D3F" w14:paraId="3FD3B047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84119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Spleen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62B81" w14:textId="7B3C55C7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FE261" w14:textId="54B3AB2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CA05E" w14:textId="0BBACF2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0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11D2D" w14:textId="18AA54BA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B917D3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1,2,6,8</w:t>
            </w:r>
          </w:p>
        </w:tc>
      </w:tr>
      <w:tr w:rsidR="00A1053B" w:rsidRPr="004E3D3F" w14:paraId="12CCEEE3" w14:textId="77777777" w:rsidTr="00281C50">
        <w:trPr>
          <w:trHeight w:val="308"/>
        </w:trPr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E573B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Thyroid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53832" w14:textId="59812E93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98DC3" w14:textId="4BE4906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D04323" w14:textId="1A8562F7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AC72A0" w14:textId="0A326E82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B646F4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A1053B" w:rsidRPr="004E3D3F" w14:paraId="375DBC60" w14:textId="77777777" w:rsidTr="00281C50">
        <w:trPr>
          <w:trHeight w:val="315"/>
        </w:trPr>
        <w:tc>
          <w:tcPr>
            <w:tcW w:w="17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F531B0" w14:textId="77777777" w:rsidR="00A1053B" w:rsidRPr="004E3D3F" w:rsidRDefault="00A1053B" w:rsidP="00A1053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Rest of Body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B8001C3" w14:textId="4BC61D5C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5.99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8D03AA1" w14:textId="0A612BBD" w:rsidR="00A1053B" w:rsidRPr="004E3D3F" w:rsidRDefault="00A1053B" w:rsidP="00A1053B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7661371" w14:textId="4CD7B8EB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3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204D7E7" w14:textId="0ADDDF40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EDB8A84" w14:textId="77777777" w:rsidR="00A1053B" w:rsidRPr="004E3D3F" w:rsidRDefault="00A1053B" w:rsidP="00A1053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4E3D3F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</w:tr>
    </w:tbl>
    <w:p w14:paraId="5FD5E4D9" w14:textId="77777777" w:rsidR="004E3D3F" w:rsidRPr="00281C50" w:rsidRDefault="004E3D3F" w:rsidP="00281C50">
      <w:pPr>
        <w:rPr>
          <w:rFonts w:ascii="Times New Roman" w:hAnsi="Times New Roman" w:cs="Times New Roman"/>
          <w:sz w:val="24"/>
          <w:szCs w:val="24"/>
        </w:rPr>
      </w:pPr>
    </w:p>
    <w:p w14:paraId="39CAF4E6" w14:textId="0C43D594" w:rsidR="008B1606" w:rsidRDefault="008B1606" w:rsidP="00A8196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16166">
        <w:rPr>
          <w:rFonts w:ascii="Times New Roman" w:hAnsi="Times New Roman" w:cs="Times New Roman"/>
          <w:noProof/>
          <w:sz w:val="24"/>
          <w:szCs w:val="24"/>
        </w:rPr>
        <w:t xml:space="preserve">Note: The studies involved in the tissue volume calculations </w:t>
      </w:r>
      <w:r w:rsidRPr="008B1606">
        <w:rPr>
          <w:rFonts w:ascii="Times New Roman" w:hAnsi="Times New Roman" w:cs="Times New Roman"/>
          <w:noProof/>
          <w:sz w:val="24"/>
          <w:szCs w:val="24"/>
        </w:rPr>
        <w:t>are</w:t>
      </w:r>
      <w:r w:rsidRPr="008B1606">
        <w:rPr>
          <w:rFonts w:ascii="Times New Roman" w:hAnsi="Times New Roman" w:cs="Times New Roman"/>
          <w:sz w:val="24"/>
          <w:szCs w:val="24"/>
        </w:rPr>
        <w:t xml:space="preserve"> 1. </w:t>
      </w:r>
      <w:r w:rsidRPr="00316166">
        <w:rPr>
          <w:rFonts w:ascii="Times New Roman" w:hAnsi="Times New Roman" w:cs="Times New Roman"/>
          <w:sz w:val="24"/>
          <w:szCs w:val="24"/>
        </w:rPr>
        <w:t xml:space="preserve">Barnes, Comline, &amp; Dobs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arnes&lt;/Author&gt;&lt;Year&gt;1983&lt;/Year&gt;&lt;RecNum&gt;2&lt;/RecNum&gt;&lt;DisplayText&gt;(1983)&lt;/DisplayText&gt;&lt;record&gt;&lt;rec-number&gt;2&lt;/rec-number&gt;&lt;foreign-keys&gt;&lt;key app="EN" db-id="wtptat0f5ffweoez0v1pw9egwx5aawatrvz2" timestamp="1562605603"&gt;2&lt;/key&gt;&lt;/foreign-keys&gt;&lt;ref-type name="Journal Article"&gt;17&lt;/ref-type&gt;&lt;contributors&gt;&lt;authors&gt;&lt;author&gt;Barnes, R. J.&lt;/author&gt;&lt;author&gt;Comline, R. S.&lt;/author&gt;&lt;author&gt;Dobson, A.&lt;/author&gt;&lt;/authors&gt;&lt;/contributors&gt;&lt;titles&gt;&lt;title&gt;Changes in the blood flow to the digestive organs of sheep induced by feeding&lt;/title&gt;&lt;secondary-title&gt;Quarterly Journal of Experimental Physiology&lt;/secondary-title&gt;&lt;alt-title&gt;Exp Physiol&lt;/alt-title&gt;&lt;/titles&gt;&lt;periodical&gt;&lt;full-title&gt;Quarterly Journal of Experimental Physiology&lt;/full-title&gt;&lt;abbr-1&gt;Exp Physiol&lt;/abbr-1&gt;&lt;/periodical&gt;&lt;pages&gt;77-88&lt;/pages&gt;&lt;volume&gt;68&lt;/volume&gt;&lt;number&gt;1&lt;/number&gt;&lt;dates&gt;&lt;year&gt;1983&lt;/year&gt;&lt;pub-dates&gt;&lt;date&gt;1983/01/22/&lt;/date&gt;&lt;/pub-dates&gt;&lt;/dates&gt;&lt;isbn&gt;01448757&lt;/isbn&gt;&lt;urls&gt;&lt;related-urls&gt;&lt;url&gt;&lt;style face="underline" font="default" size="100%"&gt;http://doi.wiley.com/10.1113/expphysiol.1983.sp002704&lt;/style&gt;&lt;/url&gt;&lt;url&gt;&lt;style face="underline" font="default" size="100%"&gt;https://physoc.onlinelibrary.wiley.com/doi/pdf/10.1113/expphysiol.1983.sp002704&lt;/style&gt;&lt;/url&gt;&lt;/related-urls&gt;&lt;/urls&gt;&lt;electronic-resource-num&gt;10.1113/expphysiol.1983.sp002704&lt;/electronic-resource-num&gt;&lt;remote-database-provider&gt;DOI.org (Crossref)&lt;/remote-database-provider&gt;&lt;language&gt;en&lt;/language&gt;&lt;access-date&gt;2019/05/08/20:51:21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2. </w:t>
      </w:r>
      <w:r w:rsidRPr="00316166">
        <w:rPr>
          <w:rFonts w:ascii="Times New Roman" w:hAnsi="Times New Roman" w:cs="Times New Roman"/>
          <w:sz w:val="24"/>
          <w:szCs w:val="24"/>
        </w:rPr>
        <w:t xml:space="preserve">Hales &amp; Fawcett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les&lt;/Author&gt;&lt;Year&gt;1993&lt;/Year&gt;&lt;RecNum&gt;6&lt;/RecNum&gt;&lt;DisplayText&gt;(1993)&lt;/DisplayText&gt;&lt;record&gt;&lt;rec-number&gt;6&lt;/rec-number&gt;&lt;foreign-keys&gt;&lt;key app="EN" db-id="wtptat0f5ffweoez0v1pw9egwx5aawatrvz2" timestamp="1562605603"&gt;6&lt;/key&gt;&lt;/foreign-keys&gt;&lt;ref-type name="Journal Article"&gt;17&lt;/ref-type&gt;&lt;contributors&gt;&lt;authors&gt;&lt;author&gt;Hales, J. R. S.&lt;/author&gt;&lt;author&gt;Fawcett, A. A.&lt;/author&gt;&lt;/authors&gt;&lt;/contributors&gt;&lt;titles&gt;&lt;title&gt;Wool production and blood supply to skin and other tissues in sheep&lt;/title&gt;&lt;secondary-title&gt;Journal of Animal Science&lt;/secondary-title&gt;&lt;/titles&gt;&lt;periodical&gt;&lt;full-title&gt;Journal of Animal Science&lt;/full-title&gt;&lt;/periodical&gt;&lt;pages&gt;492-498&lt;/pages&gt;&lt;volume&gt;71&lt;/volume&gt;&lt;number&gt;2&lt;/number&gt;&lt;dates&gt;&lt;year&gt;1993&lt;/year&gt;&lt;pub-dates&gt;&lt;date&gt;1993/02/01/&lt;/date&gt;&lt;/pub-dates&gt;&lt;/dates&gt;&lt;isbn&gt;0021-8812, 1525-3163&lt;/isbn&gt;&lt;urls&gt;&lt;related-urls&gt;&lt;url&gt;&lt;style face="underline" font="default" size="100%"&gt;https://academic.oup.com/jas/article/71/2/492-498/4716774&lt;/style&gt;&lt;/url&gt;&lt;url&gt;&lt;style face="underline" font="default" size="100%"&gt;https://academic.oup.com/jas/article-abstract/71/2/492/4716774?redirectedFrom=fulltext&lt;/style&gt;&lt;/url&gt;&lt;/related-urls&gt;&lt;/urls&gt;&lt;electronic-resource-num&gt;10.2527/1993.712492x&lt;/electronic-resource-num&gt;&lt;remote-database-provider&gt;DOI.org (Crossref)&lt;/remote-database-provider&gt;&lt;language&gt;en&lt;/language&gt;&lt;access-date&gt;2019/05/08/20:51:32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3. </w:t>
      </w:r>
      <w:r w:rsidRPr="00B1038E">
        <w:rPr>
          <w:rFonts w:ascii="Times New Roman" w:hAnsi="Times New Roman" w:cs="Times New Roman"/>
          <w:sz w:val="24"/>
          <w:szCs w:val="24"/>
        </w:rPr>
        <w:t>Gregory, Christopherson, &amp; List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regory&lt;/Author&gt;&lt;Year&gt;1986&lt;/Year&gt;&lt;RecNum&gt;5&lt;/RecNum&gt;&lt;DisplayText&gt;(1986)&lt;/DisplayText&gt;&lt;record&gt;&lt;rec-number&gt;5&lt;/rec-number&gt;&lt;foreign-keys&gt;&lt;key app="EN" db-id="wtptat0f5ffweoez0v1pw9egwx5aawatrvz2" timestamp="1562605603"&gt;5&lt;/key&gt;&lt;/foreign-keys&gt;&lt;ref-type name="Journal Article"&gt;17&lt;/ref-type&gt;&lt;contributors&gt;&lt;authors&gt;&lt;author&gt;Gregory, N. G.&lt;/author&gt;&lt;author&gt;Christopherson, R. J.&lt;/author&gt;&lt;author&gt;Lister, D.&lt;/author&gt;&lt;/authors&gt;&lt;/contributors&gt;&lt;titles&gt;&lt;title&gt;Adipose tissue capillary blood flow in relation to fatness in sheep&lt;/title&gt;&lt;secondary-title&gt;Research in Veterinary Science&lt;/secondary-title&gt;&lt;alt-title&gt;Research in Veterinary Science&lt;/alt-title&gt;&lt;/titles&gt;&lt;periodical&gt;&lt;full-title&gt;Research in Veterinary Science&lt;/full-title&gt;&lt;abbr-1&gt;Research in Veterinary Science&lt;/abbr-1&gt;&lt;/periodical&gt;&lt;alt-periodical&gt;&lt;full-title&gt;Research in Veterinary Science&lt;/full-title&gt;&lt;abbr-1&gt;Research in Veterinary Science&lt;/abbr-1&gt;&lt;/alt-periodical&gt;&lt;pages&gt;352-356&lt;/pages&gt;&lt;volume&gt;40&lt;/volume&gt;&lt;number&gt;3&lt;/number&gt;&lt;dates&gt;&lt;year&gt;1986&lt;/year&gt;&lt;pub-dates&gt;&lt;date&gt;1986/05//&lt;/date&gt;&lt;/pub-dates&gt;&lt;/dates&gt;&lt;isbn&gt;00345288&lt;/isbn&gt;&lt;urls&gt;&lt;related-urls&gt;&lt;url&gt;&lt;style face="underline" font="default" size="100%"&gt;https://linkinghub.elsevier.com/retrieve/pii/S0034528818305496&lt;/style&gt;&lt;/url&gt;&lt;url&gt;&lt;style face="underline" font="default" size="100%"&gt;https://www.sciencedirect.com/science/article/abs/pii/S0034528818305496?via%3Dihub&lt;/style&gt;&lt;/url&gt;&lt;/related-urls&gt;&lt;/urls&gt;&lt;electronic-resource-num&gt;10.1016/S0034-5288(18)30549-6&lt;/electronic-resource-num&gt;&lt;remote-database-provider&gt;DOI.org (Crossref)&lt;/remote-database-provider&gt;&lt;language&gt;en&lt;/language&gt;&lt;access-date&gt;2019/05/08/20:51:3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4. </w:t>
      </w:r>
      <w:r w:rsidRPr="00B1038E">
        <w:rPr>
          <w:rFonts w:ascii="Times New Roman" w:hAnsi="Times New Roman" w:cs="Times New Roman"/>
          <w:sz w:val="24"/>
          <w:szCs w:val="24"/>
        </w:rPr>
        <w:t>Joy, Ripoll, &amp; Delf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m95PC9BdXRob3I+PFllYXI+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m95PC9BdXRob3I+PFllYXI+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5. </w:t>
      </w:r>
      <w:r w:rsidRPr="00B1038E">
        <w:rPr>
          <w:rFonts w:ascii="Times New Roman" w:hAnsi="Times New Roman" w:cs="Times New Roman"/>
          <w:sz w:val="24"/>
          <w:szCs w:val="24"/>
        </w:rPr>
        <w:t xml:space="preserve">Murray &amp; Slezacek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Murray&lt;/Author&gt;&lt;Year&gt;1976&lt;/Year&gt;&lt;RecNum&gt;61&lt;/RecNum&gt;&lt;DisplayText&gt;(1976)&lt;/DisplayText&gt;&lt;record&gt;&lt;rec-number&gt;61&lt;/rec-number&gt;&lt;foreign-keys&gt;&lt;key app="EN" db-id="wtptat0f5ffweoez0v1pw9egwx5aawatrvz2" timestamp="1562605603"&gt;61&lt;/key&gt;&lt;/foreign-keys&gt;&lt;ref-type name="Journal Article"&gt;17&lt;/ref-type&gt;&lt;contributors&gt;&lt;authors&gt;&lt;author&gt;Murray, D. M.&lt;/author&gt;&lt;author&gt;Slezacek, Olga&lt;/author&gt;&lt;/authors&gt;&lt;/contributors&gt;&lt;titles&gt;&lt;title&gt;Growth rate and its effect on empty body weight, carcass weight and dissected carcass composition of sheep&lt;/title&gt;&lt;secondary-title&gt;The Journal of Agricultural Science&lt;/secondary-title&gt;&lt;alt-title&gt;J. Agric. Sci.&lt;/alt-title&gt;&lt;/titles&gt;&lt;periodical&gt;&lt;full-title&gt;The Journal of Agricultural Science&lt;/full-title&gt;&lt;abbr-1&gt;J. Agric. Sci.&lt;/abbr-1&gt;&lt;/periodical&gt;&lt;alt-periodical&gt;&lt;full-title&gt;The Journal of Agricultural Science&lt;/full-title&gt;&lt;abbr-1&gt;J. Agric. Sci.&lt;/abbr-1&gt;&lt;/alt-periodical&gt;&lt;pages&gt;171-179&lt;/pages&gt;&lt;volume&gt;87&lt;/volume&gt;&lt;number&gt;1&lt;/number&gt;&lt;dates&gt;&lt;year&gt;1976&lt;/year&gt;&lt;pub-dates&gt;&lt;date&gt;1976/08//&lt;/date&gt;&lt;/pub-dates&gt;&lt;/dates&gt;&lt;isbn&gt;0021-8596, 1469-5146&lt;/isbn&gt;&lt;urls&gt;&lt;related-urls&gt;&lt;url&gt;&lt;style face="underline" font="default" size="100%"&gt;https://www.cambridge.org/core/product/identifier/S0021859600026721/type/journal_article&lt;/style&gt;&lt;/url&gt;&lt;url&gt;&lt;style face="underline" font="default" size="100%"&gt;https://www.cambridge.org/core/journals/journal-of-agricultural-science/article/growth-rate-and-its-effect-on-empty-body-weight-carcass-weight-and-dissected-carcass-composition-of-sheep/C92C3DD18AD5675DB2B6E7CA47EAEB1B&lt;/style&gt;&lt;/url&gt;&lt;/related-urls&gt;&lt;/urls&gt;&lt;electronic-resource-num&gt;10.1017/S0021859600026721&lt;/electronic-resource-num&gt;&lt;remote-database-provider&gt;DOI.org (Crossref)&lt;/remote-database-provider&gt;&lt;language&gt;en&lt;/language&gt;&lt;access-date&gt;2019/07/05/16:30:35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7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6. </w:t>
      </w:r>
      <w:r w:rsidRPr="00316166">
        <w:rPr>
          <w:rFonts w:ascii="Times New Roman" w:hAnsi="Times New Roman" w:cs="Times New Roman"/>
          <w:sz w:val="24"/>
          <w:szCs w:val="24"/>
        </w:rPr>
        <w:t xml:space="preserve">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nsard&lt;/Author&gt;&lt;Year&gt;1956&lt;/Year&gt;&lt;RecNum&gt;84&lt;/RecNum&gt;&lt;DisplayText&gt;(1956)&lt;/DisplayText&gt;&lt;record&gt;&lt;rec-number&gt;84&lt;/rec-number&gt;&lt;foreign-keys&gt;&lt;key app="EN" db-id="wtptat0f5ffweoez0v1pw9egwx5aawatrvz2" timestamp="1562786954"&gt;84&lt;/key&gt;&lt;/foreign-keys&gt;&lt;ref-type name="Journal Article"&gt;17&lt;/ref-type&gt;&lt;contributors&gt;&lt;authors&gt;&lt;author&gt;Hansard, Sam L.&lt;/author&gt;&lt;/authors&gt;&lt;/contributors&gt;&lt;titles&gt;&lt;title&gt;Residual Organ Blood Volume of Cattle, Sheep and Swine&lt;/title&gt;&lt;secondary-title&gt;Proceedings of the Society for Experimental Biology and Medicine&lt;/secondary-title&gt;&lt;/titles&gt;&lt;periodical&gt;&lt;full-title&gt;Proceedings of the Society for Experimental Biology and Medicine&lt;/full-title&gt;&lt;/periodical&gt;&lt;pages&gt;31-34&lt;/pages&gt;&lt;volume&gt;91&lt;/volume&gt;&lt;number&gt;1&lt;/number&gt;&lt;dates&gt;&lt;year&gt;1956&lt;/year&gt;&lt;/dates&gt;&lt;urls&gt;&lt;related-urls&gt;&lt;url&gt;&lt;style face="underline" font="default" size="100%"&gt;https://journals.sagepub.com/doi/abs/10.3181/00379727-91-22160&lt;/style&gt;&lt;/url&gt;&lt;/related-urls&gt;&lt;/urls&gt;&lt;electronic-resource-num&gt;10.3181/00379727-91-22160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7. </w:t>
      </w:r>
      <w:r w:rsidRPr="00181E6A">
        <w:rPr>
          <w:rFonts w:ascii="Times New Roman" w:hAnsi="Times New Roman" w:cs="Times New Roman"/>
          <w:sz w:val="24"/>
          <w:szCs w:val="24"/>
        </w:rPr>
        <w:t xml:space="preserve">Riley, Savell, Shelton, &amp; </w:t>
      </w:r>
      <w:r w:rsidRPr="00181E6A">
        <w:rPr>
          <w:rFonts w:ascii="Times New Roman" w:hAnsi="Times New Roman" w:cs="Times New Roman"/>
          <w:sz w:val="24"/>
          <w:szCs w:val="24"/>
        </w:rPr>
        <w:lastRenderedPageBreak/>
        <w:t xml:space="preserve">Smith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iley&lt;/Author&gt;&lt;Year&gt;1989&lt;/Year&gt;&lt;RecNum&gt;67&lt;/RecNum&gt;&lt;DisplayText&gt;(1989)&lt;/DisplayText&gt;&lt;record&gt;&lt;rec-number&gt;67&lt;/rec-number&gt;&lt;foreign-keys&gt;&lt;key app="EN" db-id="wtptat0f5ffweoez0v1pw9egwx5aawatrvz2" timestamp="1562605603"&gt;67&lt;/key&gt;&lt;/foreign-keys&gt;&lt;ref-type name="Journal Article"&gt;17&lt;/ref-type&gt;&lt;contributors&gt;&lt;authors&gt;&lt;author&gt;Riley, R. R.&lt;/author&gt;&lt;author&gt;Savell, J. W.&lt;/author&gt;&lt;author&gt;Shelton, M.&lt;/author&gt;&lt;author&gt;Smith, G. C.&lt;/author&gt;&lt;/authors&gt;&lt;/contributors&gt;&lt;titles&gt;&lt;title&gt;Carcass and offal yields of sheep and goats as influenced by market class and breed&lt;/title&gt;&lt;secondary-title&gt;Small Ruminant Research&lt;/secondary-title&gt;&lt;alt-title&gt;Small Ruminant Research&lt;/alt-title&gt;&lt;/titles&gt;&lt;periodical&gt;&lt;full-title&gt;Small Ruminant Research&lt;/full-title&gt;&lt;abbr-1&gt;Small Ruminant Research&lt;/abbr-1&gt;&lt;/periodical&gt;&lt;alt-periodical&gt;&lt;full-title&gt;Small Ruminant Research&lt;/full-title&gt;&lt;abbr-1&gt;Small Ruminant Research&lt;/abbr-1&gt;&lt;/alt-periodical&gt;&lt;pages&gt;265-272&lt;/pages&gt;&lt;volume&gt;2&lt;/volume&gt;&lt;number&gt;3&lt;/number&gt;&lt;dates&gt;&lt;year&gt;1989&lt;/year&gt;&lt;pub-dates&gt;&lt;date&gt;1989/09/01/&lt;/date&gt;&lt;/pub-dates&gt;&lt;/dates&gt;&lt;isbn&gt;0921-4488&lt;/isbn&gt;&lt;urls&gt;&lt;related-urls&gt;&lt;url&gt;&lt;style face="underline" font="default" size="100%"&gt;http://www.sciencedirect.com/science/article/pii/0921448889900060&lt;/style&gt;&lt;/url&gt;&lt;url&gt;&lt;style face="underline" font="default" size="100%"&gt;https://www.sciencedirect.com/science/article/abs/pii/0921448889900060?via%3Dihub&lt;/style&gt;&lt;/url&gt;&lt;/related-urls&gt;&lt;/urls&gt;&lt;electronic-resource-num&gt;10.1016/0921-4488(89)90006-0&lt;/electronic-resource-num&gt;&lt;remote-database-provider&gt;ScienceDirect&lt;/remote-database-provider&gt;&lt;access-date&gt;2019/07/08/16:16:4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8. </w:t>
      </w:r>
      <w:r w:rsidRPr="00181E6A">
        <w:rPr>
          <w:rFonts w:ascii="Times New Roman" w:hAnsi="Times New Roman" w:cs="Times New Roman"/>
          <w:sz w:val="24"/>
          <w:szCs w:val="24"/>
        </w:rPr>
        <w:t>Kamalzadeh, Koops, van Bruchem, Tamminga, &amp; Zwar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Kamalzadeh&lt;/Author&gt;&lt;Year&gt;1998&lt;/Year&gt;&lt;RecNum&gt;57&lt;/RecNum&gt;&lt;DisplayText&gt;(1998)&lt;/DisplayText&gt;&lt;record&gt;&lt;rec-number&gt;57&lt;/rec-number&gt;&lt;foreign-keys&gt;&lt;key app="EN" db-id="wtptat0f5ffweoez0v1pw9egwx5aawatrvz2" timestamp="1562605603"&gt;57&lt;/key&gt;&lt;/foreign-keys&gt;&lt;ref-type name="Journal Article"&gt;17&lt;/ref-type&gt;&lt;contributors&gt;&lt;authors&gt;&lt;author&gt;Kamalzadeh, A.&lt;/author&gt;&lt;author&gt;Koops, W. J.&lt;/author&gt;&lt;author&gt;van Bruchem, J.&lt;/author&gt;&lt;author&gt;Tamminga, S.&lt;/author&gt;&lt;author&gt;Zwart, D.&lt;/author&gt;&lt;/authors&gt;&lt;/contributors&gt;&lt;titles&gt;&lt;title&gt;Feed quality restriction and compensatory growth in growing sheep: development of body organs&lt;/title&gt;&lt;secondary-title&gt;Small Ruminant Research&lt;/secondary-title&gt;&lt;alt-title&gt;Small Ruminant Research&lt;/alt-title&gt;&lt;short-title&gt;Feed quality restriction and compensatory growth in growing sheep&lt;/short-title&gt;&lt;/titles&gt;&lt;periodical&gt;&lt;full-title&gt;Small Ruminant Research&lt;/full-title&gt;&lt;abbr-1&gt;Small Ruminant Research&lt;/abbr-1&gt;&lt;/periodical&gt;&lt;alt-periodical&gt;&lt;full-title&gt;Small Ruminant Research&lt;/full-title&gt;&lt;abbr-1&gt;Small Ruminant Research&lt;/abbr-1&gt;&lt;/alt-periodical&gt;&lt;pages&gt;71-82&lt;/pages&gt;&lt;volume&gt;29&lt;/volume&gt;&lt;number&gt;1&lt;/number&gt;&lt;dates&gt;&lt;year&gt;1998&lt;/year&gt;&lt;pub-dates&gt;&lt;date&gt;1998/06//&lt;/date&gt;&lt;/pub-dates&gt;&lt;/dates&gt;&lt;isbn&gt;09214488&lt;/isbn&gt;&lt;urls&gt;&lt;related-urls&gt;&lt;url&gt;&lt;style face="underline" font="default" size="100%"&gt;https://linkinghub.elsevier.com/retrieve/pii/S0921448897001119&lt;/style&gt;&lt;/url&gt;&lt;url&gt;&lt;style face="underline" font="default" size="100%"&gt;https://www.sciencedirect.com/science/article/abs/pii/S0921448897001119?via%3Dihub&lt;/style&gt;&lt;/url&gt;&lt;/related-urls&gt;&lt;/urls&gt;&lt;electronic-resource-num&gt;10.1016/S0921-4488(97)00111-9&lt;/electronic-resource-num&gt;&lt;remote-database-provider&gt;DOI.org (Crossref)&lt;/remote-database-provider&gt;&lt;language&gt;en&lt;/language&gt;&lt;access-date&gt;2019/07/05/16:30:20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9. </w:t>
      </w:r>
      <w:r w:rsidRPr="00181E6A">
        <w:rPr>
          <w:rFonts w:ascii="Times New Roman" w:hAnsi="Times New Roman" w:cs="Times New Roman"/>
          <w:sz w:val="24"/>
          <w:szCs w:val="24"/>
        </w:rPr>
        <w:t xml:space="preserve">Elsley, McDonald, &amp; Fowle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Elsley&lt;/Author&gt;&lt;Year&gt;1964&lt;/Year&gt;&lt;RecNum&gt;54&lt;/RecNum&gt;&lt;DisplayText&gt;(1964)&lt;/DisplayText&gt;&lt;record&gt;&lt;rec-number&gt;54&lt;/rec-number&gt;&lt;foreign-keys&gt;&lt;key app="EN" db-id="wtptat0f5ffweoez0v1pw9egwx5aawatrvz2" timestamp="1562605603"&gt;54&lt;/key&gt;&lt;/foreign-keys&gt;&lt;ref-type name="Journal Article"&gt;17&lt;/ref-type&gt;&lt;contributors&gt;&lt;authors&gt;&lt;author&gt;Elsley, F. W. H.&lt;/author&gt;&lt;author&gt;McDonald, I.&lt;/author&gt;&lt;author&gt;Fowler, V. R.&lt;/author&gt;&lt;/authors&gt;&lt;/contributors&gt;&lt;titles&gt;&lt;title&gt;The effect of plane of nutrition on the carcasses of pigs and lambs when variations in fat content are excluded&lt;/title&gt;&lt;secondary-title&gt;Animal Science&lt;/secondary-title&gt;&lt;alt-title&gt;Anim. Sci.&lt;/alt-title&gt;&lt;/titles&gt;&lt;periodical&gt;&lt;full-title&gt;Animal Science&lt;/full-title&gt;&lt;abbr-1&gt;Anim. Sci.&lt;/abbr-1&gt;&lt;/periodical&gt;&lt;alt-periodical&gt;&lt;full-title&gt;Animal Science&lt;/full-title&gt;&lt;abbr-1&gt;Anim. Sci.&lt;/abbr-1&gt;&lt;/alt-periodical&gt;&lt;pages&gt;141-154&lt;/pages&gt;&lt;volume&gt;6&lt;/volume&gt;&lt;number&gt;2&lt;/number&gt;&lt;dates&gt;&lt;year&gt;1964&lt;/year&gt;&lt;pub-dates&gt;&lt;date&gt;1964/06//&lt;/date&gt;&lt;/pub-dates&gt;&lt;/dates&gt;&lt;isbn&gt;1357-7298, 1748-748X&lt;/isbn&gt;&lt;urls&gt;&lt;related-urls&gt;&lt;url&gt;&lt;style face="underline" font="default" size="100%"&gt;https://www.cambridge.org/core/product/identifier/S0003356100021899/type/journal_article&lt;/style&gt;&lt;/url&gt;&lt;url&gt;&lt;style face="underline" font="default" size="100%"&gt;https://www.cambridge.org/core/journals/animal-science/article/effect-of-plane-of-nutrition-on-the-carcasses-of-pigs-and-lambs-when-variations-in-fat-content-are-excluded/4BAD0BF58ED2A475C7F451109A5C9428&lt;/style&gt;&lt;/url&gt;&lt;/related-urls&gt;&lt;/urls&gt;&lt;electronic-resource-num&gt;10.1017/S0003356100021899&lt;/electronic-resource-num&gt;&lt;remote-database-provider&gt;DOI.org (Crossref)&lt;/remote-database-provider&gt;&lt;language&gt;en&lt;/language&gt;&lt;access-date&gt;2019/07/05/16:29:59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6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10. </w:t>
      </w:r>
      <w:r w:rsidRPr="00181E6A">
        <w:rPr>
          <w:rFonts w:ascii="Times New Roman" w:hAnsi="Times New Roman" w:cs="Times New Roman"/>
          <w:sz w:val="24"/>
          <w:szCs w:val="24"/>
        </w:rPr>
        <w:t>McLeod &amp; Baldw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NMZW9kPC9BdXRob3I+PFll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=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TWNMZW9kPC9BdXRob3I+PFll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==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8B1606">
        <w:rPr>
          <w:rFonts w:ascii="Times New Roman" w:hAnsi="Times New Roman" w:cs="Times New Roman"/>
          <w:sz w:val="24"/>
          <w:szCs w:val="24"/>
        </w:rPr>
        <w:t xml:space="preserve">; 11. </w:t>
      </w:r>
      <w:r w:rsidRPr="00181E6A">
        <w:rPr>
          <w:rFonts w:ascii="Times New Roman" w:hAnsi="Times New Roman" w:cs="Times New Roman"/>
          <w:sz w:val="24"/>
          <w:szCs w:val="24"/>
        </w:rPr>
        <w:t xml:space="preserve">Burrin, Ferrell, Britton, &amp; Baue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urrin&lt;/Author&gt;&lt;Year&gt;1990&lt;/Year&gt;&lt;RecNum&gt;50&lt;/RecNum&gt;&lt;DisplayText&gt;(1990)&lt;/DisplayText&gt;&lt;record&gt;&lt;rec-number&gt;50&lt;/rec-number&gt;&lt;foreign-keys&gt;&lt;key app="EN" db-id="wtptat0f5ffweoez0v1pw9egwx5aawatrvz2" timestamp="1562605603"&gt;50&lt;/key&gt;&lt;/foreign-keys&gt;&lt;ref-type name="Journal Article"&gt;17&lt;/ref-type&gt;&lt;contributors&gt;&lt;authors&gt;&lt;author&gt;Burrin, D. G.&lt;/author&gt;&lt;author&gt;Ferrell, C. L.&lt;/author&gt;&lt;author&gt;Britton, R. A.&lt;/author&gt;&lt;author&gt;Bauer, Marc&lt;/author&gt;&lt;/authors&gt;&lt;/contributors&gt;&lt;titles&gt;&lt;title&gt;Level of nutrition and visceral organ size and metabolic activity in sheep&lt;/title&gt;&lt;secondary-title&gt;British Journal of Nutrition&lt;/secondary-title&gt;&lt;alt-title&gt;Br J Nutr&lt;/alt-title&gt;&lt;/titles&gt;&lt;periodical&gt;&lt;full-title&gt;British Journal of Nutrition&lt;/full-title&gt;&lt;abbr-1&gt;Br J Nutr&lt;/abbr-1&gt;&lt;/periodical&gt;&lt;alt-periodical&gt;&lt;full-title&gt;British Journal of Nutrition&lt;/full-title&gt;&lt;abbr-1&gt;Br J Nutr&lt;/abbr-1&gt;&lt;/alt-periodical&gt;&lt;pages&gt;439-448&lt;/pages&gt;&lt;volume&gt;64&lt;/volume&gt;&lt;number&gt;2&lt;/number&gt;&lt;dates&gt;&lt;year&gt;1990&lt;/year&gt;&lt;pub-dates&gt;&lt;date&gt;1990/09//&lt;/date&gt;&lt;/pub-dates&gt;&lt;/dates&gt;&lt;isbn&gt;0007-1145, 1475-2662&lt;/isbn&gt;&lt;urls&gt;&lt;related-urls&gt;&lt;url&gt;&lt;style face="underline" font="default" size="100%"&gt;https://www.cambridge.org/core/product/identifier/S0007114590001209/type/journal_article&lt;/style&gt;&lt;/url&gt;&lt;url&gt;&lt;style face="underline" font="default" size="100%"&gt;https://www.cambridge.org/core/services/aop-cambridge-core/content/view/8E593E88A507B53855AE0228D5044F2C/S0007114590001209a.pdf/div-class-title-level-of-nutrition-and-visceral-organ-size-and-metabolic-activity-in-sheep-a-href-fn01-ref-type-fn-a-div.pdf&lt;/style&gt;&lt;/url&gt;&lt;/related-urls&gt;&lt;/urls&gt;&lt;electronic-resource-num&gt;10.1079/BJN19900044&lt;/electronic-resource-num&gt;&lt;remote-database-provider&gt;DOI.org (Crossref)&lt;/remote-database-provider&gt;&lt;language&gt;en&lt;/language&gt;&lt;access-date&gt;2019/07/05/16:29:47&lt;/access-date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199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AB468B">
        <w:rPr>
          <w:rFonts w:ascii="Times New Roman" w:hAnsi="Times New Roman" w:cs="Times New Roman"/>
          <w:sz w:val="24"/>
          <w:szCs w:val="24"/>
        </w:rPr>
        <w:t xml:space="preserve">; 12. </w:t>
      </w:r>
      <w:r w:rsidR="00AB468B" w:rsidRPr="007018D9">
        <w:rPr>
          <w:rFonts w:ascii="Times New Roman" w:hAnsi="Times New Roman" w:cs="Times New Roman"/>
          <w:sz w:val="24"/>
          <w:szCs w:val="24"/>
        </w:rPr>
        <w:t>Pittroff, Keisler, &amp; Blackburn</w:t>
      </w:r>
      <w:r w:rsidR="00AB468B">
        <w:rPr>
          <w:rFonts w:ascii="Times New Roman" w:hAnsi="Times New Roman" w:cs="Times New Roman"/>
          <w:sz w:val="24"/>
          <w:szCs w:val="24"/>
        </w:rPr>
        <w:t xml:space="preserve"> </w:t>
      </w:r>
      <w:r w:rsidR="00AB468B">
        <w:rPr>
          <w:rFonts w:ascii="Times New Roman" w:hAnsi="Times New Roman" w:cs="Times New Roman"/>
          <w:sz w:val="24"/>
          <w:szCs w:val="24"/>
        </w:rPr>
        <w:fldChar w:fldCharType="begin"/>
      </w:r>
      <w:r w:rsidR="00AB468B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Pittroff&lt;/Author&gt;&lt;Year&gt;2006&lt;/Year&gt;&lt;RecNum&gt;95&lt;/RecNum&gt;&lt;DisplayText&gt;(2006)&lt;/DisplayText&gt;&lt;record&gt;&lt;rec-number&gt;95&lt;/rec-number&gt;&lt;foreign-keys&gt;&lt;key app="EN" db-id="wtptat0f5ffweoez0v1pw9egwx5aawatrvz2" timestamp="1565572399"&gt;95&lt;/key&gt;&lt;/foreign-keys&gt;&lt;ref-type name="Journal Article"&gt;17&lt;/ref-type&gt;&lt;contributors&gt;&lt;authors&gt;&lt;author&gt;Pittroff, W.&lt;/author&gt;&lt;author&gt;Keisler, D. H.&lt;/author&gt;&lt;author&gt;Blackburn, H. D.&lt;/author&gt;&lt;/authors&gt;&lt;/contributors&gt;&lt;titles&gt;&lt;title&gt;Effects of a high-protein, low-energy diet in finishing lambs: 2. Weight change, organ mass, body composition, carcass traits, fatty acid composition of lean and adipose tissue, and taste panel evaluation&lt;/title&gt;&lt;secondary-title&gt;Livestock Science&lt;/secondary-title&gt;&lt;/titles&gt;&lt;periodical&gt;&lt;full-title&gt;Livestock Science&lt;/full-title&gt;&lt;abbr-1&gt;Livestock Science&lt;/abbr-1&gt;&lt;/periodical&gt;&lt;pages&gt;278-293&lt;/pages&gt;&lt;volume&gt;101&lt;/volume&gt;&lt;number&gt;1&lt;/number&gt;&lt;keywords&gt;&lt;keyword&gt;Sheep&lt;/keyword&gt;&lt;keyword&gt;Body composition&lt;/keyword&gt;&lt;keyword&gt;Carcass quality&lt;/keyword&gt;&lt;keyword&gt;Leptin&lt;/keyword&gt;&lt;keyword&gt;Escape protein&lt;/keyword&gt;&lt;/keywords&gt;&lt;dates&gt;&lt;year&gt;2006&lt;/year&gt;&lt;pub-dates&gt;&lt;date&gt;2006/05/01/&lt;/date&gt;&lt;/pub-dates&gt;&lt;/dates&gt;&lt;isbn&gt;1871-1413&lt;/isbn&gt;&lt;urls&gt;&lt;related-urls&gt;&lt;url&gt;&lt;style face="underline" font="default" size="100%"&gt;http://www.sciencedirect.com/science/article/pii/S0301622605004100&lt;/style&gt;&lt;/url&gt;&lt;/related-urls&gt;&lt;/urls&gt;&lt;electronic-resource-num&gt;&lt;style face="underline" font="default" size="100%"&gt;https://doi.org/10.1016/j.livprodsci.2005.11.019&lt;/style&gt;&lt;/electronic-resource-num&gt;&lt;/record&gt;&lt;/Cite&gt;&lt;/EndNote&gt;</w:instrText>
      </w:r>
      <w:r w:rsidR="00AB468B">
        <w:rPr>
          <w:rFonts w:ascii="Times New Roman" w:hAnsi="Times New Roman" w:cs="Times New Roman"/>
          <w:sz w:val="24"/>
          <w:szCs w:val="24"/>
        </w:rPr>
        <w:fldChar w:fldCharType="separate"/>
      </w:r>
      <w:r w:rsidR="00AB468B">
        <w:rPr>
          <w:rFonts w:ascii="Times New Roman" w:hAnsi="Times New Roman" w:cs="Times New Roman"/>
          <w:noProof/>
          <w:sz w:val="24"/>
          <w:szCs w:val="24"/>
        </w:rPr>
        <w:t>(2006)</w:t>
      </w:r>
      <w:r w:rsidR="00AB468B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8B16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21E3F0" w14:textId="77777777" w:rsidR="008B1606" w:rsidRDefault="008B160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AFFFDFC" w14:textId="5972FC96" w:rsidR="006F01E5" w:rsidRDefault="00426F6B" w:rsidP="006F01E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8</w:t>
      </w:r>
      <w:r w:rsidR="006F01E5" w:rsidRPr="00316166">
        <w:rPr>
          <w:rFonts w:ascii="Times New Roman" w:hAnsi="Times New Roman" w:cs="Times New Roman"/>
          <w:b/>
          <w:sz w:val="24"/>
          <w:szCs w:val="24"/>
        </w:rPr>
        <w:t>.</w:t>
      </w:r>
      <w:r w:rsidR="006F01E5" w:rsidRPr="00A8196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6F01E5" w:rsidRPr="00242EE4">
        <w:rPr>
          <w:rFonts w:ascii="Times New Roman" w:hAnsi="Times New Roman" w:cs="Times New Roman"/>
          <w:b/>
          <w:sz w:val="24"/>
          <w:szCs w:val="24"/>
        </w:rPr>
        <w:t>Relative Organ Weight (Percent Body Weight) or Tissue Volume for</w:t>
      </w:r>
      <w:r w:rsidR="006F01E5">
        <w:rPr>
          <w:rFonts w:ascii="Times New Roman" w:hAnsi="Times New Roman" w:cs="Times New Roman"/>
          <w:b/>
          <w:sz w:val="24"/>
          <w:szCs w:val="24"/>
        </w:rPr>
        <w:t xml:space="preserve"> Goats with the Average Body Weight as </w:t>
      </w:r>
      <w:r w:rsidR="009D0A39">
        <w:rPr>
          <w:rFonts w:ascii="Times New Roman" w:hAnsi="Times New Roman" w:cs="Times New Roman"/>
          <w:b/>
          <w:sz w:val="24"/>
          <w:szCs w:val="24"/>
        </w:rPr>
        <w:t>25.56</w:t>
      </w:r>
      <w:r w:rsidR="006F01E5">
        <w:rPr>
          <w:rFonts w:ascii="Times New Roman" w:hAnsi="Times New Roman" w:cs="Times New Roman"/>
          <w:b/>
          <w:sz w:val="24"/>
          <w:szCs w:val="24"/>
        </w:rPr>
        <w:t xml:space="preserve"> kg.</w:t>
      </w:r>
    </w:p>
    <w:tbl>
      <w:tblPr>
        <w:tblW w:w="9098" w:type="dxa"/>
        <w:tblLook w:val="04A0" w:firstRow="1" w:lastRow="0" w:firstColumn="1" w:lastColumn="0" w:noHBand="0" w:noVBand="1"/>
      </w:tblPr>
      <w:tblGrid>
        <w:gridCol w:w="2180"/>
        <w:gridCol w:w="1060"/>
        <w:gridCol w:w="1027"/>
        <w:gridCol w:w="2070"/>
        <w:gridCol w:w="1425"/>
        <w:gridCol w:w="1336"/>
      </w:tblGrid>
      <w:tr w:rsidR="0079661E" w:rsidRPr="009D0A39" w14:paraId="12086AB0" w14:textId="77777777" w:rsidTr="00281C50">
        <w:trPr>
          <w:trHeight w:val="336"/>
        </w:trPr>
        <w:tc>
          <w:tcPr>
            <w:tcW w:w="21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4669A1" w14:textId="77777777" w:rsidR="0079661E" w:rsidRPr="00281C50" w:rsidRDefault="0079661E" w:rsidP="0079661E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 </w:t>
            </w:r>
          </w:p>
        </w:tc>
        <w:tc>
          <w:tcPr>
            <w:tcW w:w="10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4EF211" w14:textId="77777777" w:rsidR="0079661E" w:rsidRPr="00281C50" w:rsidRDefault="0079661E" w:rsidP="007966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0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9794D" w14:textId="77777777" w:rsidR="0079661E" w:rsidRPr="00281C50" w:rsidRDefault="0079661E" w:rsidP="007966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D</w:t>
            </w:r>
          </w:p>
        </w:tc>
        <w:tc>
          <w:tcPr>
            <w:tcW w:w="207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F5405" w14:textId="77777777" w:rsidR="0079661E" w:rsidRPr="00281C50" w:rsidRDefault="0079661E" w:rsidP="007966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Animals</w:t>
            </w:r>
          </w:p>
        </w:tc>
        <w:tc>
          <w:tcPr>
            <w:tcW w:w="142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3E66FD83" w14:textId="77777777" w:rsidR="0079661E" w:rsidRPr="00281C50" w:rsidRDefault="0079661E" w:rsidP="007966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Studies</w:t>
            </w:r>
          </w:p>
        </w:tc>
        <w:tc>
          <w:tcPr>
            <w:tcW w:w="13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0185F30" w14:textId="77777777" w:rsidR="0079661E" w:rsidRPr="00281C50" w:rsidRDefault="0079661E" w:rsidP="0079661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ferences</w:t>
            </w:r>
          </w:p>
        </w:tc>
      </w:tr>
      <w:tr w:rsidR="009F4025" w:rsidRPr="0079661E" w14:paraId="34F5E7C2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1A8E4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Adipose Tissue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9338E" w14:textId="2B50F6A9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.1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6BAAAC" w14:textId="5C138803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82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7F6B65" w14:textId="7455B407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7AC2D" w14:textId="16E861B0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513D1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,2</w:t>
            </w:r>
          </w:p>
        </w:tc>
      </w:tr>
      <w:tr w:rsidR="009F4025" w:rsidRPr="0079661E" w14:paraId="07660373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8C51C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Blood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3E9B07" w14:textId="6BF85B33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4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E2139" w14:textId="31CFB18F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1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DD8510" w14:textId="07DB8282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5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468C3B" w14:textId="0B2A7A9D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E8FF8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,4</w:t>
            </w:r>
          </w:p>
        </w:tc>
      </w:tr>
      <w:tr w:rsidR="009F4025" w:rsidRPr="0079661E" w14:paraId="25A62D38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F0B0C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Bone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77B502" w14:textId="77AE9427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7.8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7EC0F" w14:textId="7F768211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3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7EF97" w14:textId="0068C795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6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0F3C29" w14:textId="4EBD46EA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83D599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,6</w:t>
            </w:r>
          </w:p>
        </w:tc>
      </w:tr>
      <w:tr w:rsidR="009F4025" w:rsidRPr="0079661E" w14:paraId="0396E4B8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180A0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Brai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07EAC" w14:textId="4E566A28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1872C4" w14:textId="64335F04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F77A5B" w14:textId="21D0F82B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1DD4E5" w14:textId="68CD49AF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7D14E2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025" w:rsidRPr="0079661E" w14:paraId="6996D103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10650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GI Tract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EC0FFE" w14:textId="2690A407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.55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E5073" w14:textId="15F17823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13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12910" w14:textId="6B9A9727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0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212A1F" w14:textId="24A5951A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9C2E7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-3,6</w:t>
            </w:r>
          </w:p>
        </w:tc>
      </w:tr>
      <w:tr w:rsidR="009F4025" w:rsidRPr="0079661E" w14:paraId="692AB0EC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D49AA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Rume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FD5FA" w14:textId="7F55C981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27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09BC9" w14:textId="19204982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517D5" w14:textId="06B0CC95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F0077D" w14:textId="47A52720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5C40B2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025" w:rsidRPr="0079661E" w14:paraId="2591BB23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239C8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Reticulu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F84A7" w14:textId="25DADCE7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2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0A9B9" w14:textId="5859616F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CBFABE" w14:textId="77FBBF28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F3160" w14:textId="0FE14796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F60E5D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F4025" w:rsidRPr="0079661E" w14:paraId="1817EFFB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4EDC7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Omasu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E2D0BF" w14:textId="50840841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F06FB" w14:textId="743D7961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B8BA0" w14:textId="75668149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834B2" w14:textId="787AC1E1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6A53A6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,6</w:t>
            </w:r>
          </w:p>
        </w:tc>
      </w:tr>
      <w:tr w:rsidR="009F4025" w:rsidRPr="0079661E" w14:paraId="3FFFCF37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E4081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 Abomasu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DD8A46" w14:textId="186CD864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86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0E9178" w14:textId="22B62D5A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1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EF93F8" w14:textId="41F691F0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0C4FBC" w14:textId="2B497F87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BB372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,6</w:t>
            </w:r>
          </w:p>
        </w:tc>
      </w:tr>
      <w:tr w:rsidR="009F4025" w:rsidRPr="0079661E" w14:paraId="5D8682CD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D50AA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Small Intestine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CC61E0" w14:textId="3DAE21A1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96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D3993A" w14:textId="5C4CF12F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70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A3184" w14:textId="0ECD6DCC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A80ED" w14:textId="79F9D6CA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0D420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,6</w:t>
            </w:r>
          </w:p>
        </w:tc>
      </w:tr>
      <w:tr w:rsidR="009F4025" w:rsidRPr="0079661E" w14:paraId="0175AABE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4CEA3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Large Intestine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8806BA" w14:textId="00B1FF9E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40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6DA4B" w14:textId="47A80A2B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6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16F72" w14:textId="149AEF30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3D6086" w14:textId="16D6C208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CD50B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,6</w:t>
            </w:r>
          </w:p>
        </w:tc>
      </w:tr>
      <w:tr w:rsidR="009F4025" w:rsidRPr="0079661E" w14:paraId="169BBEF1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3E0CB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  Cecum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37956" w14:textId="47DE6C38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02C288" w14:textId="3AEA8CD7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ED9507" w14:textId="5329EE8B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AFB2C" w14:textId="0AB12D8E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2985A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F4025" w:rsidRPr="0079661E" w14:paraId="2C5F160E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8DBF8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Heart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BB0AE" w14:textId="4A2D5902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4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5D927" w14:textId="48BC72F3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78941E" w14:textId="0092AA39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D732EA" w14:textId="15990D4C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C92A0D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-3,5,6</w:t>
            </w:r>
          </w:p>
        </w:tc>
      </w:tr>
      <w:tr w:rsidR="009F4025" w:rsidRPr="0079661E" w14:paraId="00CCD3D4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DEF0D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Kidneys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28A901" w14:textId="2B9FE61E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858B2" w14:textId="304BD325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F4329" w14:textId="67F00426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052F6" w14:textId="7DDC15DB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DB9AC2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3,6</w:t>
            </w:r>
          </w:p>
        </w:tc>
      </w:tr>
      <w:tr w:rsidR="009F4025" w:rsidRPr="0079661E" w14:paraId="2E678F46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72D34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BDFEC7" w14:textId="7F3F783A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89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E40A43" w14:textId="40F44B12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9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6A6A62" w14:textId="76F0D112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7FF45E" w14:textId="0F919016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E678E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-3</w:t>
            </w:r>
          </w:p>
        </w:tc>
      </w:tr>
      <w:tr w:rsidR="009F4025" w:rsidRPr="0079661E" w14:paraId="61770AB8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03E5B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Lungs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94FF4C" w14:textId="5E5148DF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2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13096E" w14:textId="6F658BA5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5DC6DC" w14:textId="25AB23B7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A2B02D" w14:textId="3185F72D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D8869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-3,6</w:t>
            </w:r>
          </w:p>
        </w:tc>
      </w:tr>
      <w:tr w:rsidR="009F4025" w:rsidRPr="0079661E" w14:paraId="437C9C01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3283C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Muscle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8B5525" w14:textId="7B684F10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8.58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4E53FF" w14:textId="6BAE1138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.18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F91229" w14:textId="0FD78DA7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3A9566" w14:textId="5B620054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82301C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,6</w:t>
            </w:r>
          </w:p>
        </w:tc>
      </w:tr>
      <w:tr w:rsidR="009F4025" w:rsidRPr="0079661E" w14:paraId="7D10B4D0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B98B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Skin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FC18B" w14:textId="59B38D5A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.77</w:t>
            </w:r>
          </w:p>
        </w:tc>
        <w:tc>
          <w:tcPr>
            <w:tcW w:w="10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0C63D" w14:textId="584292AE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11</w:t>
            </w:r>
          </w:p>
        </w:tc>
        <w:tc>
          <w:tcPr>
            <w:tcW w:w="20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01FCB6" w14:textId="0D020703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4890D6" w14:textId="21D3C3DA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3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9167F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-3</w:t>
            </w:r>
          </w:p>
        </w:tc>
      </w:tr>
      <w:tr w:rsidR="009F4025" w:rsidRPr="0079661E" w14:paraId="05F82506" w14:textId="77777777" w:rsidTr="00281C50">
        <w:trPr>
          <w:trHeight w:val="312"/>
        </w:trPr>
        <w:tc>
          <w:tcPr>
            <w:tcW w:w="21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595FD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Spleen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C87B94A" w14:textId="540D39CB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10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5DDC366E" w14:textId="1A6EF20C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207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420FF0A" w14:textId="2D486CE9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8</w:t>
            </w:r>
          </w:p>
        </w:tc>
        <w:tc>
          <w:tcPr>
            <w:tcW w:w="142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0E4FDBE" w14:textId="4E86E31C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3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BE75D6E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1,3,6</w:t>
            </w:r>
          </w:p>
        </w:tc>
      </w:tr>
      <w:tr w:rsidR="009F4025" w:rsidRPr="009D0A39" w14:paraId="7D1F1F2C" w14:textId="77777777" w:rsidTr="00281C50">
        <w:trPr>
          <w:trHeight w:val="324"/>
        </w:trPr>
        <w:tc>
          <w:tcPr>
            <w:tcW w:w="21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0EDFAA23" w14:textId="35EB252C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dder (female)</w:t>
            </w:r>
          </w:p>
        </w:tc>
        <w:tc>
          <w:tcPr>
            <w:tcW w:w="106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58EB4F1" w14:textId="27C3996B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78</w:t>
            </w:r>
          </w:p>
        </w:tc>
        <w:tc>
          <w:tcPr>
            <w:tcW w:w="1027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EC04C2E" w14:textId="15E15519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54</w:t>
            </w:r>
          </w:p>
        </w:tc>
        <w:tc>
          <w:tcPr>
            <w:tcW w:w="2070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72375740" w14:textId="008A4E8B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425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501B2A96" w14:textId="54F3CF49" w:rsidR="009F4025" w:rsidRPr="0079661E" w:rsidRDefault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36" w:type="dxa"/>
            <w:tcBorders>
              <w:top w:val="nil"/>
              <w:left w:val="nil"/>
              <w:right w:val="nil"/>
            </w:tcBorders>
            <w:shd w:val="clear" w:color="auto" w:fill="auto"/>
            <w:noWrap/>
          </w:tcPr>
          <w:p w14:paraId="3D3D8B8B" w14:textId="2053D7B3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9F4025" w:rsidRPr="0079661E" w14:paraId="7DB317C8" w14:textId="77777777" w:rsidTr="00281C50">
        <w:trPr>
          <w:trHeight w:val="243"/>
        </w:trPr>
        <w:tc>
          <w:tcPr>
            <w:tcW w:w="218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56A" w14:textId="77777777" w:rsidR="009F4025" w:rsidRPr="0079661E" w:rsidRDefault="009F4025" w:rsidP="009F402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Rest of Body</w:t>
            </w:r>
          </w:p>
        </w:tc>
        <w:tc>
          <w:tcPr>
            <w:tcW w:w="106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12969C1" w14:textId="2864047B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9.42</w:t>
            </w:r>
          </w:p>
        </w:tc>
        <w:tc>
          <w:tcPr>
            <w:tcW w:w="1027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CCAFE6F" w14:textId="23F8DA00" w:rsidR="009F4025" w:rsidRPr="0079661E" w:rsidRDefault="009F4025" w:rsidP="00281C5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28FC2C3" w14:textId="200CA346" w:rsidR="009F4025" w:rsidRPr="0079661E" w:rsidRDefault="009F4025" w:rsidP="00281C5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425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02F95E6" w14:textId="1FE07DF0" w:rsidR="009F4025" w:rsidRPr="0079661E" w:rsidRDefault="009F4025" w:rsidP="00281C50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336" w:type="dxa"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C965121" w14:textId="77777777" w:rsidR="009F4025" w:rsidRPr="0079661E" w:rsidRDefault="009F4025" w:rsidP="009F402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9661E">
              <w:rPr>
                <w:rFonts w:ascii="Times New Roman" w:eastAsia="Times New Roman" w:hAnsi="Times New Roman" w:cs="Times New Roman"/>
                <w:sz w:val="24"/>
                <w:szCs w:val="24"/>
              </w:rPr>
              <w:t> </w:t>
            </w:r>
          </w:p>
        </w:tc>
      </w:tr>
    </w:tbl>
    <w:p w14:paraId="2BC1F481" w14:textId="77777777" w:rsidR="006F01E5" w:rsidRDefault="006F01E5" w:rsidP="006F01E5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ACDC092" w14:textId="352F2038" w:rsidR="00426F6B" w:rsidRDefault="006F01E5" w:rsidP="006F01E5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316166">
        <w:rPr>
          <w:rFonts w:ascii="Times New Roman" w:hAnsi="Times New Roman" w:cs="Times New Roman"/>
          <w:noProof/>
          <w:sz w:val="24"/>
          <w:szCs w:val="24"/>
        </w:rPr>
        <w:t xml:space="preserve">Note: The studies involved in the tissue volume calculations </w:t>
      </w:r>
      <w:r w:rsidRPr="008B1606">
        <w:rPr>
          <w:rFonts w:ascii="Times New Roman" w:hAnsi="Times New Roman" w:cs="Times New Roman"/>
          <w:noProof/>
          <w:sz w:val="24"/>
          <w:szCs w:val="24"/>
        </w:rPr>
        <w:t>are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6F01E5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66142C" w:rsidRPr="0066142C">
        <w:rPr>
          <w:rFonts w:ascii="Times New Roman" w:hAnsi="Times New Roman" w:cs="Times New Roman"/>
          <w:noProof/>
          <w:sz w:val="24"/>
          <w:szCs w:val="24"/>
        </w:rPr>
        <w:t xml:space="preserve">Mahgoub &amp; Lu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Mahgoub&lt;/Author&gt;&lt;Year&gt;1998&lt;/Year&gt;&lt;RecNum&gt;24&lt;/RecNum&gt;&lt;DisplayText&gt;(1998)&lt;/DisplayText&gt;&lt;record&gt;&lt;rec-number&gt;24&lt;/rec-number&gt;&lt;foreign-keys&gt;&lt;key app="EN" db-id="wtptat0f5ffweoez0v1pw9egwx5aawatrvz2" timestamp="1562605603"&gt;24&lt;/key&gt;&lt;/foreign-keys&gt;&lt;ref-type name="Journal Article"&gt;17&lt;/ref-type&gt;&lt;contributors&gt;&lt;authors&gt;&lt;author&gt;Mahgoub, O.&lt;/author&gt;&lt;author&gt;Lu, C. D.&lt;/author&gt;&lt;/authors&gt;&lt;/contributors&gt;&lt;titles&gt;&lt;title&gt;Growth, body composition and carcass tissue distribution in goats of large and small sizes&lt;/title&gt;&lt;secondary-title&gt;Small Ruminant Research&lt;/secondary-title&gt;&lt;alt-title&gt;Small Ruminant Research&lt;/alt-title&gt;&lt;/titles&gt;&lt;periodical&gt;&lt;full-title&gt;Small Ruminant Research&lt;/full-title&gt;&lt;abbr-1&gt;Small Ruminant Research&lt;/abbr-1&gt;&lt;/periodical&gt;&lt;alt-periodical&gt;&lt;full-title&gt;Small Ruminant Research&lt;/full-title&gt;&lt;abbr-1&gt;Small Ruminant Research&lt;/abbr-1&gt;&lt;/alt-periodical&gt;&lt;pages&gt;267-278&lt;/pages&gt;&lt;volume&gt;27&lt;/volume&gt;&lt;number&gt;3&lt;/number&gt;&lt;dates&gt;&lt;year&gt;1998&lt;/year&gt;&lt;pub-dates&gt;&lt;date&gt;1998/03//&lt;/date&gt;&lt;/pub-dates&gt;&lt;/dates&gt;&lt;isbn&gt;09214488&lt;/isbn&gt;&lt;urls&gt;&lt;related-urls&gt;&lt;url&gt;&lt;style face="underline" font="default" size="100%"&gt;https://linkinghub.elsevier.com/retrieve/pii/S0921448897000552&lt;/style&gt;&lt;/url&gt;&lt;url&gt;&lt;style face="underline" font="default" size="100%"&gt;https://www.sciencedirect.com/science/article/abs/pii/S0921448897000552?via%3Dihub&lt;/style&gt;&lt;/url&gt;&lt;/related-urls&gt;&lt;/urls&gt;&lt;electronic-resource-num&gt;10.1016/S0921-4488(97)00055-2&lt;/electronic-resource-num&gt;&lt;remote-database-provider&gt;DOI.org (Crossref)&lt;/remote-database-provider&gt;&lt;language&gt;en&lt;/language&gt;&lt;access-date&gt;2019/07/05/16:26:41&lt;/access-date&gt;&lt;/record&gt;&lt;/Cite&gt;&lt;/EndNote&gt;</w:instrTex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66142C">
        <w:rPr>
          <w:rFonts w:ascii="Times New Roman" w:hAnsi="Times New Roman" w:cs="Times New Roman"/>
          <w:noProof/>
          <w:sz w:val="24"/>
          <w:szCs w:val="24"/>
        </w:rPr>
        <w:t>(1998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F01E5">
        <w:rPr>
          <w:rFonts w:ascii="Times New Roman" w:hAnsi="Times New Roman" w:cs="Times New Roman"/>
          <w:noProof/>
          <w:sz w:val="24"/>
          <w:szCs w:val="24"/>
        </w:rPr>
        <w:t xml:space="preserve">; 2. </w:t>
      </w:r>
      <w:r w:rsidR="0066142C" w:rsidRPr="0066142C">
        <w:rPr>
          <w:rFonts w:ascii="Times New Roman" w:hAnsi="Times New Roman" w:cs="Times New Roman"/>
          <w:noProof/>
          <w:sz w:val="24"/>
          <w:szCs w:val="24"/>
        </w:rPr>
        <w:t xml:space="preserve">Mahgoub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66142C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Mahgoub&lt;/Author&gt;&lt;Year&gt;1997&lt;/Year&gt;&lt;RecNum&gt;82&lt;/RecNum&gt;&lt;DisplayText&gt;(1997)&lt;/DisplayText&gt;&lt;record&gt;&lt;rec-number&gt;82&lt;/rec-number&gt;&lt;foreign-keys&gt;&lt;key app="EN" db-id="wtptat0f5ffweoez0v1pw9egwx5aawatrvz2" timestamp="1562768958"&gt;82&lt;/key&gt;&lt;/foreign-keys&gt;&lt;ref-type name="Journal Article"&gt;17&lt;/ref-type&gt;&lt;contributors&gt;&lt;authors&gt;&lt;author&gt;Mahgoub, O.&lt;/author&gt;&lt;/authors&gt;&lt;/contributors&gt;&lt;titles&gt;&lt;title&gt;Meat Production From the Omani Dhofari Goat 1 Liveweight Growth and Body Composition&lt;/title&gt;&lt;secondary-title&gt;International Journal of Animal Sciences&lt;/secondary-title&gt;&lt;/titles&gt;&lt;periodical&gt;&lt;full-title&gt;International Journal of Animal Sciences&lt;/full-title&gt;&lt;/periodical&gt;&lt;pages&gt;25-30&lt;/pages&gt;&lt;volume&gt;12&lt;/volume&gt;&lt;dates&gt;&lt;year&gt;1997&lt;/year&gt;&lt;/dates&gt;&lt;isbn&gt;0970-2857&lt;/isbn&gt;&lt;urls&gt;&lt;/urls&gt;&lt;/record&gt;&lt;/Cite&gt;&lt;/EndNote&gt;</w:instrTex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66142C">
        <w:rPr>
          <w:rFonts w:ascii="Times New Roman" w:hAnsi="Times New Roman" w:cs="Times New Roman"/>
          <w:noProof/>
          <w:sz w:val="24"/>
          <w:szCs w:val="24"/>
        </w:rPr>
        <w:t>(1997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6142C">
        <w:rPr>
          <w:rFonts w:ascii="Times New Roman" w:hAnsi="Times New Roman" w:cs="Times New Roman"/>
          <w:noProof/>
          <w:sz w:val="24"/>
          <w:szCs w:val="24"/>
        </w:rPr>
        <w:t xml:space="preserve">; 3. Ngwa et al.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gRXhjbHVkZUF1dGg9IjEiPjxBdXRob3I+Tmd3YTwvQXV0aG9yPjxZZWFy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</w:fldData>
        </w:fldChar>
      </w:r>
      <w:r w:rsidR="004C7B06">
        <w:rPr>
          <w:rFonts w:ascii="Times New Roman" w:hAnsi="Times New Roman" w:cs="Times New Roman"/>
          <w:noProof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noProof/>
          <w:sz w:val="24"/>
          <w:szCs w:val="24"/>
        </w:rPr>
        <w:fldChar w:fldCharType="begin">
          <w:fldData xml:space="preserve">PEVuZE5vdGU+PENpdGUgRXhjbHVkZUF1dGg9IjEiPjxBdXRob3I+Tmd3YTwvQXV0aG9yPjxZZWFy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</w:fldData>
        </w:fldChar>
      </w:r>
      <w:r w:rsidR="004C7B06">
        <w:rPr>
          <w:rFonts w:ascii="Times New Roman" w:hAnsi="Times New Roman" w:cs="Times New Roman"/>
          <w:noProof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noProof/>
          <w:sz w:val="24"/>
          <w:szCs w:val="24"/>
        </w:rPr>
      </w:r>
      <w:r w:rsidR="004C7B06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66142C">
        <w:rPr>
          <w:rFonts w:ascii="Times New Roman" w:hAnsi="Times New Roman" w:cs="Times New Roman"/>
          <w:noProof/>
          <w:sz w:val="24"/>
          <w:szCs w:val="24"/>
        </w:rPr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66142C">
        <w:rPr>
          <w:rFonts w:ascii="Times New Roman" w:hAnsi="Times New Roman" w:cs="Times New Roman"/>
          <w:noProof/>
          <w:sz w:val="24"/>
          <w:szCs w:val="24"/>
        </w:rPr>
        <w:t>(2009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F01E5">
        <w:rPr>
          <w:rFonts w:ascii="Times New Roman" w:hAnsi="Times New Roman" w:cs="Times New Roman"/>
          <w:noProof/>
          <w:sz w:val="24"/>
          <w:szCs w:val="24"/>
        </w:rPr>
        <w:t xml:space="preserve">; 4. Riley et al.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Riley&lt;/Author&gt;&lt;Year&gt;1989&lt;/Year&gt;&lt;RecNum&gt;67&lt;/RecNum&gt;&lt;DisplayText&gt;(1989)&lt;/DisplayText&gt;&lt;record&gt;&lt;rec-number&gt;67&lt;/rec-number&gt;&lt;foreign-keys&gt;&lt;key app="EN" db-id="wtptat0f5ffweoez0v1pw9egwx5aawatrvz2" timestamp="1562605603"&gt;67&lt;/key&gt;&lt;/foreign-keys&gt;&lt;ref-type name="Journal Article"&gt;17&lt;/ref-type&gt;&lt;contributors&gt;&lt;authors&gt;&lt;author&gt;Riley, R. R.&lt;/author&gt;&lt;author&gt;Savell, J. W.&lt;/author&gt;&lt;author&gt;Shelton, M.&lt;/author&gt;&lt;author&gt;Smith, G. C.&lt;/author&gt;&lt;/authors&gt;&lt;/contributors&gt;&lt;titles&gt;&lt;title&gt;Carcass and offal yields of sheep and goats as influenced by market class and breed&lt;/title&gt;&lt;secondary-title&gt;Small Ruminant Research&lt;/secondary-title&gt;&lt;alt-title&gt;Small Ruminant Research&lt;/alt-title&gt;&lt;/titles&gt;&lt;periodical&gt;&lt;full-title&gt;Small Ruminant Research&lt;/full-title&gt;&lt;abbr-1&gt;Small Ruminant Research&lt;/abbr-1&gt;&lt;/periodical&gt;&lt;alt-periodical&gt;&lt;full-title&gt;Small Ruminant Research&lt;/full-title&gt;&lt;abbr-1&gt;Small Ruminant Research&lt;/abbr-1&gt;&lt;/alt-periodical&gt;&lt;pages&gt;265-272&lt;/pages&gt;&lt;volume&gt;2&lt;/volume&gt;&lt;number&gt;3&lt;/number&gt;&lt;dates&gt;&lt;year&gt;1989&lt;/year&gt;&lt;pub-dates&gt;&lt;date&gt;1989/09/01/&lt;/date&gt;&lt;/pub-dates&gt;&lt;/dates&gt;&lt;isbn&gt;0921-4488&lt;/isbn&gt;&lt;urls&gt;&lt;related-urls&gt;&lt;url&gt;&lt;style face="underline" font="default" size="100%"&gt;http://www.sciencedirect.com/science/article/pii/0921448889900060&lt;/style&gt;&lt;/url&gt;&lt;url&gt;&lt;style face="underline" font="default" size="100%"&gt;https://www.sciencedirect.com/science/article/abs/pii/0921448889900060?via%3Dihub&lt;/style&gt;&lt;/url&gt;&lt;/related-urls&gt;&lt;/urls&gt;&lt;electronic-resource-num&gt;10.1016/0921-4488(89)90006-0&lt;/electronic-resource-num&gt;&lt;remote-database-provider&gt;ScienceDirect&lt;/remote-database-provider&gt;&lt;access-date&gt;2019/07/08/16:16:49&lt;/access-date&gt;&lt;/record&gt;&lt;/Cite&gt;&lt;/EndNote&gt;</w:instrTex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66142C">
        <w:rPr>
          <w:rFonts w:ascii="Times New Roman" w:hAnsi="Times New Roman" w:cs="Times New Roman"/>
          <w:noProof/>
          <w:sz w:val="24"/>
          <w:szCs w:val="24"/>
        </w:rPr>
        <w:t>(1989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F01E5">
        <w:rPr>
          <w:rFonts w:ascii="Times New Roman" w:hAnsi="Times New Roman" w:cs="Times New Roman"/>
          <w:noProof/>
          <w:sz w:val="24"/>
          <w:szCs w:val="24"/>
        </w:rPr>
        <w:t xml:space="preserve">; 5. </w:t>
      </w:r>
      <w:r w:rsidR="0066142C" w:rsidRPr="0066142C">
        <w:rPr>
          <w:rFonts w:ascii="Times New Roman" w:hAnsi="Times New Roman" w:cs="Times New Roman"/>
          <w:noProof/>
          <w:sz w:val="24"/>
          <w:szCs w:val="24"/>
        </w:rPr>
        <w:t xml:space="preserve">McKean &amp; Walker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McKean&lt;/Author&gt;&lt;Year&gt;1974&lt;/Year&gt;&lt;RecNum&gt;66&lt;/RecNum&gt;&lt;DisplayText&gt;(1974)&lt;/DisplayText&gt;&lt;record&gt;&lt;rec-number&gt;66&lt;/rec-number&gt;&lt;foreign-keys&gt;&lt;key app="EN" db-id="wtptat0f5ffweoez0v1pw9egwx5aawatrvz2" timestamp="1562605603"&gt;66&lt;/key&gt;&lt;/foreign-keys&gt;&lt;ref-type name="Journal Article"&gt;17&lt;/ref-type&gt;&lt;contributors&gt;&lt;authors&gt;&lt;author&gt;McKean, T.&lt;/author&gt;&lt;author&gt;Walker, B.&lt;/author&gt;&lt;/authors&gt;&lt;/contributors&gt;&lt;titles&gt;&lt;title&gt;Comparison of selected cardiopulmonary parameters between the pronghorn and the goat&lt;/title&gt;&lt;secondary-title&gt;Respiration Physiology&lt;/secondary-title&gt;&lt;alt-title&gt;Respir Physiol&lt;/alt-title&gt;&lt;/titles&gt;&lt;periodical&gt;&lt;full-title&gt;Respiration Physiology&lt;/full-title&gt;&lt;abbr-1&gt;Respir Physiol&lt;/abbr-1&gt;&lt;/periodical&gt;&lt;alt-periodical&gt;&lt;full-title&gt;Respiration Physiology&lt;/full-title&gt;&lt;abbr-1&gt;Respir Physiol&lt;/abbr-1&gt;&lt;/alt-periodical&gt;&lt;pages&gt;365-370&lt;/pages&gt;&lt;volume&gt;21&lt;/volume&gt;&lt;number&gt;3&lt;/number&gt;&lt;keywords&gt;&lt;keyword&gt;Airway Resistance&lt;/keyword&gt;&lt;keyword&gt;Animals&lt;/keyword&gt;&lt;keyword&gt;Artiodactyla&lt;/keyword&gt;&lt;keyword&gt;Blood Volume&lt;/keyword&gt;&lt;keyword&gt;Body Weight&lt;/keyword&gt;&lt;keyword&gt;Buffers&lt;/keyword&gt;&lt;keyword&gt;Cardiovascular Physiological Phenomena&lt;/keyword&gt;&lt;keyword&gt;Goats&lt;/keyword&gt;&lt;keyword&gt;Heart&lt;/keyword&gt;&lt;keyword&gt;Hematocrit&lt;/keyword&gt;&lt;keyword&gt;Hemoglobins&lt;/keyword&gt;&lt;keyword&gt;Organ Size&lt;/keyword&gt;&lt;/keywords&gt;&lt;dates&gt;&lt;year&gt;1974&lt;/year&gt;&lt;pub-dates&gt;&lt;date&gt;1974/09//&lt;/date&gt;&lt;/pub-dates&gt;&lt;/dates&gt;&lt;isbn&gt;0034-5687&lt;/isbn&gt;&lt;urls&gt;&lt;related-urls&gt;&lt;url&gt;&lt;style face="underline" font="default" size="100%"&gt;http://www.ncbi.nlm.nih.gov/pubmed/4417857&lt;/style&gt;&lt;/url&gt;&lt;/related-urls&gt;&lt;/urls&gt;&lt;remote-database-provider&gt;PubMed&lt;/remote-database-provider&gt;&lt;language&gt;eng&lt;/language&gt;&lt;/record&gt;&lt;/Cite&gt;&lt;/EndNote&gt;</w:instrTex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66142C">
        <w:rPr>
          <w:rFonts w:ascii="Times New Roman" w:hAnsi="Times New Roman" w:cs="Times New Roman"/>
          <w:noProof/>
          <w:sz w:val="24"/>
          <w:szCs w:val="24"/>
        </w:rPr>
        <w:t>(1974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F01E5">
        <w:rPr>
          <w:rFonts w:ascii="Times New Roman" w:hAnsi="Times New Roman" w:cs="Times New Roman"/>
          <w:noProof/>
          <w:sz w:val="24"/>
          <w:szCs w:val="24"/>
        </w:rPr>
        <w:t xml:space="preserve">; 6. Courtice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Courtice&lt;/Author&gt;&lt;Year&gt;1943&lt;/Year&gt;&lt;RecNum&gt;13&lt;/RecNum&gt;&lt;DisplayText&gt;(1943)&lt;/DisplayText&gt;&lt;record&gt;&lt;rec-number&gt;13&lt;/rec-number&gt;&lt;foreign-keys&gt;&lt;key app="EN" db-id="wtptat0f5ffweoez0v1pw9egwx5aawatrvz2" timestamp="1562605603"&gt;13&lt;/key&gt;&lt;/foreign-keys&gt;&lt;ref-type name="Journal Article"&gt;17&lt;/ref-type&gt;&lt;contributors&gt;&lt;authors&gt;&lt;author&gt;Courtice, F. C.&lt;/author&gt;&lt;/authors&gt;&lt;/contributors&gt;&lt;titles&gt;&lt;title&gt;The blood volume of normal animals&lt;/title&gt;&lt;secondary-title&gt;The Journal of Physiology&lt;/secondary-title&gt;&lt;/titles&gt;&lt;periodical&gt;&lt;full-title&gt;The Journal of Physiology&lt;/full-title&gt;&lt;/periodical&gt;&lt;pages&gt;290-305&lt;/pages&gt;&lt;volume&gt;102&lt;/volume&gt;&lt;number&gt;3&lt;/number&gt;&lt;dates&gt;&lt;year&gt;1943&lt;/year&gt;&lt;pub-dates&gt;&lt;date&gt;1943/12/31/&lt;/date&gt;&lt;/pub-dates&gt;&lt;/dates&gt;&lt;isbn&gt;00223751&lt;/isbn&gt;&lt;urls&gt;&lt;related-urls&gt;&lt;url&gt;&lt;style face="underline" font="default" size="100%"&gt;http://doi.wiley.com/10.1113/jphysiol.1943.sp004035&lt;/style&gt;&lt;/url&gt;&lt;url&gt;&lt;style face="underline" font="default" size="100%"&gt;https://physoc.onlinelibrary.wiley.com/doi/pdf/10.1113/jphysiol.1943.sp004035&lt;/style&gt;&lt;/url&gt;&lt;/related-urls&gt;&lt;/urls&gt;&lt;electronic-resource-num&gt;10.1113/jphysiol.1943.sp004035&lt;/electronic-resource-num&gt;&lt;remote-database-provider&gt;DOI.org (Crossref)&lt;/remote-database-provider&gt;&lt;language&gt;en&lt;/language&gt;&lt;access-date&gt;2019/05/08/20:52:08&lt;/access-date&gt;&lt;/record&gt;&lt;/Cite&gt;&lt;/EndNote&gt;</w:instrTex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66142C">
        <w:rPr>
          <w:rFonts w:ascii="Times New Roman" w:hAnsi="Times New Roman" w:cs="Times New Roman"/>
          <w:noProof/>
          <w:sz w:val="24"/>
          <w:szCs w:val="24"/>
        </w:rPr>
        <w:t>(1943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Pr="006F01E5">
        <w:rPr>
          <w:rFonts w:ascii="Times New Roman" w:hAnsi="Times New Roman" w:cs="Times New Roman"/>
          <w:noProof/>
          <w:sz w:val="24"/>
          <w:szCs w:val="24"/>
        </w:rPr>
        <w:t xml:space="preserve">; 7. </w:t>
      </w:r>
      <w:r w:rsidR="00327485" w:rsidRPr="00327485">
        <w:rPr>
          <w:rFonts w:ascii="Times New Roman" w:hAnsi="Times New Roman" w:cs="Times New Roman"/>
          <w:noProof/>
          <w:sz w:val="24"/>
          <w:szCs w:val="24"/>
        </w:rPr>
        <w:t>Davis, Davis, &amp; Powers</w:t>
      </w:r>
      <w:r w:rsidR="0066142C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begin"/>
      </w:r>
      <w:r w:rsidR="00327485">
        <w:rPr>
          <w:rFonts w:ascii="Times New Roman" w:hAnsi="Times New Roman" w:cs="Times New Roman"/>
          <w:noProof/>
          <w:sz w:val="24"/>
          <w:szCs w:val="24"/>
        </w:rPr>
        <w:instrText xml:space="preserve"> ADDIN EN.CITE &lt;EndNote&gt;&lt;Cite ExcludeAuth="1"&gt;&lt;Author&gt;Davis&lt;/Author&gt;&lt;Year&gt;1975&lt;/Year&gt;&lt;RecNum&gt;87&lt;/RecNum&gt;&lt;DisplayText&gt;(1975)&lt;/DisplayText&gt;&lt;record&gt;&lt;rec-number&gt;87&lt;/rec-number&gt;&lt;foreign-keys&gt;&lt;key app="EN" db-id="wtptat0f5ffweoez0v1pw9egwx5aawatrvz2" timestamp="1562792106"&gt;87&lt;/key&gt;&lt;/foreign-keys&gt;&lt;ref-type name="Journal Article"&gt;17&lt;/ref-type&gt;&lt;contributors&gt;&lt;authors&gt;&lt;author&gt;Davis, C. N.&lt;/author&gt;&lt;author&gt;Davis, L. E.&lt;/author&gt;&lt;author&gt;Powers, T. E.&lt;/author&gt;&lt;/authors&gt;&lt;/contributors&gt;&lt;titles&gt;&lt;title&gt;Comparative body compositions of the dog and goat&lt;/title&gt;&lt;secondary-title&gt;Am J Vet Res&lt;/secondary-title&gt;&lt;alt-title&gt;American journal of veterinary research&lt;/alt-title&gt;&lt;/titles&gt;&lt;periodical&gt;&lt;full-title&gt;Am J Vet Res&lt;/full-title&gt;&lt;abbr-1&gt;American journal of veterinary research&lt;/abbr-1&gt;&lt;/periodical&gt;&lt;alt-periodical&gt;&lt;full-title&gt;Am J Vet Res&lt;/full-title&gt;&lt;abbr-1&gt;American journal of veterinary research&lt;/abbr-1&gt;&lt;/alt-periodical&gt;&lt;pages&gt;309-11&lt;/pages&gt;&lt;volume&gt;36&lt;/volume&gt;&lt;number&gt;3&lt;/number&gt;&lt;edition&gt;1975/03/01&lt;/edition&gt;&lt;keywords&gt;&lt;keyword&gt;Animals&lt;/keyword&gt;&lt;keyword&gt;*Body Composition&lt;/keyword&gt;&lt;keyword&gt;Body Weight&lt;/keyword&gt;&lt;keyword&gt;Digestive System/anatomy &amp;amp; histology&lt;/keyword&gt;&lt;keyword&gt;Dogs/*anatomy &amp;amp; histology&lt;/keyword&gt;&lt;keyword&gt;Female&lt;/keyword&gt;&lt;keyword&gt;Goats/*anatomy &amp;amp; histology&lt;/keyword&gt;&lt;keyword&gt;Kidney/anatomy &amp;amp; histology&lt;/keyword&gt;&lt;keyword&gt;Liver/anatomy &amp;amp; histology&lt;/keyword&gt;&lt;keyword&gt;Lung/anatomy &amp;amp; histology&lt;/keyword&gt;&lt;keyword&gt;Male&lt;/keyword&gt;&lt;keyword&gt;Muscles/anatomy &amp;amp; histology&lt;/keyword&gt;&lt;keyword&gt;Organ Size&lt;/keyword&gt;&lt;keyword&gt;Skin/anatomy &amp;amp; histology&lt;/keyword&gt;&lt;keyword&gt;Spleen/anatomy &amp;amp; histology&lt;/keyword&gt;&lt;/keywords&gt;&lt;dates&gt;&lt;year&gt;1975&lt;/year&gt;&lt;pub-dates&gt;&lt;date&gt;Mar&lt;/date&gt;&lt;/pub-dates&gt;&lt;/dates&gt;&lt;isbn&gt;0002-9645 (Print)&amp;#xD;0002-9645&lt;/isbn&gt;&lt;accession-num&gt;1115430&lt;/accession-num&gt;&lt;urls&gt;&lt;/urls&gt;&lt;remote-database-provider&gt;NLM&lt;/remote-database-provider&gt;&lt;language&gt;eng&lt;/language&gt;&lt;/record&gt;&lt;/Cite&gt;&lt;/EndNote&gt;</w:instrTex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separate"/>
      </w:r>
      <w:r w:rsidR="00327485">
        <w:rPr>
          <w:rFonts w:ascii="Times New Roman" w:hAnsi="Times New Roman" w:cs="Times New Roman"/>
          <w:noProof/>
          <w:sz w:val="24"/>
          <w:szCs w:val="24"/>
        </w:rPr>
        <w:t>(1975)</w:t>
      </w:r>
      <w:r w:rsidR="0066142C">
        <w:rPr>
          <w:rFonts w:ascii="Times New Roman" w:hAnsi="Times New Roman" w:cs="Times New Roman"/>
          <w:noProof/>
          <w:sz w:val="24"/>
          <w:szCs w:val="24"/>
        </w:rPr>
        <w:fldChar w:fldCharType="end"/>
      </w:r>
      <w:r w:rsidR="00327485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5261745C" w14:textId="77777777" w:rsidR="006F01E5" w:rsidRPr="009A6E51" w:rsidRDefault="006F01E5">
      <w:pPr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  <w:u w:val="single"/>
        </w:rPr>
        <w:br w:type="page"/>
      </w:r>
    </w:p>
    <w:p w14:paraId="1F920A3B" w14:textId="77777777" w:rsidR="00327485" w:rsidRDefault="007F16DB" w:rsidP="00C7521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9. Cardiac Output </w:t>
      </w:r>
      <w:r w:rsidRPr="005005B3">
        <w:rPr>
          <w:rFonts w:ascii="Times New Roman" w:hAnsi="Times New Roman" w:cs="Times New Roman"/>
          <w:b/>
          <w:sz w:val="24"/>
          <w:szCs w:val="24"/>
        </w:rPr>
        <w:t>(L/h/kg Body Weight)</w:t>
      </w:r>
      <w:r>
        <w:rPr>
          <w:rFonts w:ascii="Times New Roman" w:hAnsi="Times New Roman" w:cs="Times New Roman"/>
          <w:b/>
          <w:sz w:val="24"/>
          <w:szCs w:val="24"/>
        </w:rPr>
        <w:t xml:space="preserve"> in Unanesthetized</w:t>
      </w:r>
      <w:r w:rsidRPr="00664DAB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Sheep</w:t>
      </w:r>
      <w:r w:rsidR="008A55AE">
        <w:rPr>
          <w:rFonts w:ascii="Times New Roman" w:hAnsi="Times New Roman" w:cs="Times New Roman"/>
          <w:b/>
          <w:sz w:val="24"/>
          <w:szCs w:val="24"/>
        </w:rPr>
        <w:t>.</w:t>
      </w:r>
    </w:p>
    <w:tbl>
      <w:tblPr>
        <w:tblW w:w="6570" w:type="dxa"/>
        <w:tblLook w:val="04A0" w:firstRow="1" w:lastRow="0" w:firstColumn="1" w:lastColumn="0" w:noHBand="0" w:noVBand="1"/>
      </w:tblPr>
      <w:tblGrid>
        <w:gridCol w:w="960"/>
        <w:gridCol w:w="960"/>
        <w:gridCol w:w="2490"/>
        <w:gridCol w:w="2160"/>
      </w:tblGrid>
      <w:tr w:rsidR="007F16DB" w:rsidRPr="007F16DB" w14:paraId="3E865E6F" w14:textId="77777777" w:rsidTr="007F16DB">
        <w:trPr>
          <w:trHeight w:val="345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9F2B30" w14:textId="77777777" w:rsidR="007F16DB" w:rsidRPr="007F16DB" w:rsidRDefault="007F16DB" w:rsidP="007F16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7F16D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489B4B" w14:textId="77777777" w:rsidR="007F16DB" w:rsidRPr="007F16DB" w:rsidRDefault="007F16DB" w:rsidP="007F16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7F16D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4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7A5155" w14:textId="77777777" w:rsidR="007F16DB" w:rsidRPr="007F16DB" w:rsidRDefault="007F16DB" w:rsidP="007F16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7F16D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8EEF7D" w14:textId="77777777" w:rsidR="007F16DB" w:rsidRPr="007F16DB" w:rsidRDefault="007F16DB" w:rsidP="007F16D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7F16DB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y</w:t>
            </w:r>
          </w:p>
        </w:tc>
      </w:tr>
      <w:tr w:rsidR="007F5289" w:rsidRPr="007F5289" w14:paraId="03853B84" w14:textId="77777777" w:rsidTr="00281C50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E1A1DD" w14:textId="024C1AEF" w:rsidR="007F5289" w:rsidRPr="007F16DB" w:rsidRDefault="007F5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0B7772" w14:textId="3CB205E3" w:rsidR="007F5289" w:rsidRPr="007F16DB" w:rsidRDefault="007F5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47</w:t>
            </w:r>
          </w:p>
        </w:tc>
        <w:tc>
          <w:tcPr>
            <w:tcW w:w="24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23A4A" w14:textId="14989EC0" w:rsidR="007F5289" w:rsidRPr="007F16DB" w:rsidRDefault="007F5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B2F59D" w14:textId="3E0EE898" w:rsidR="007F5289" w:rsidRPr="007F16DB" w:rsidRDefault="007F528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</w:tr>
    </w:tbl>
    <w:p w14:paraId="2948E243" w14:textId="77777777" w:rsidR="007F16DB" w:rsidRDefault="007F16DB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C1CFDBA" w14:textId="1B479ADE" w:rsidR="007F16DB" w:rsidRDefault="007F16DB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F16DB">
        <w:rPr>
          <w:rFonts w:ascii="Times New Roman" w:hAnsi="Times New Roman" w:cs="Times New Roman"/>
          <w:sz w:val="24"/>
          <w:szCs w:val="24"/>
        </w:rPr>
        <w:t xml:space="preserve">Note: The value for cardiac output of </w:t>
      </w:r>
      <w:r>
        <w:rPr>
          <w:rFonts w:ascii="Times New Roman" w:hAnsi="Times New Roman" w:cs="Times New Roman"/>
          <w:sz w:val="24"/>
          <w:szCs w:val="24"/>
        </w:rPr>
        <w:t xml:space="preserve">sheep </w:t>
      </w:r>
      <w:r w:rsidR="008A55AE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based on 11 studies with both lambs and adult sheep</w:t>
      </w:r>
      <w:r w:rsidRPr="007F16DB">
        <w:rPr>
          <w:rFonts w:ascii="Times New Roman" w:hAnsi="Times New Roman" w:cs="Times New Roman"/>
          <w:sz w:val="24"/>
          <w:szCs w:val="24"/>
        </w:rPr>
        <w:t xml:space="preserve"> </w:t>
      </w:r>
      <w:r w:rsidR="008A55A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lczwvQXV0aG9yPjxZZWFyPjE5NzM8L1llYXI+PFJl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1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WxlczwvQXV0aG9yPjxZZWFyPjE5NzM8L1llYXI+PFJl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148">
        <w:rPr>
          <w:rFonts w:ascii="Times New Roman" w:hAnsi="Times New Roman" w:cs="Times New Roman"/>
          <w:sz w:val="24"/>
          <w:szCs w:val="24"/>
        </w:rPr>
      </w:r>
      <w:r w:rsidR="00826148">
        <w:rPr>
          <w:rFonts w:ascii="Times New Roman" w:hAnsi="Times New Roman" w:cs="Times New Roman"/>
          <w:sz w:val="24"/>
          <w:szCs w:val="24"/>
        </w:rPr>
        <w:fldChar w:fldCharType="end"/>
      </w:r>
      <w:r w:rsidR="008A55AE">
        <w:rPr>
          <w:rFonts w:ascii="Times New Roman" w:hAnsi="Times New Roman" w:cs="Times New Roman"/>
          <w:sz w:val="24"/>
          <w:szCs w:val="24"/>
        </w:rPr>
      </w:r>
      <w:r w:rsidR="008A55AE">
        <w:rPr>
          <w:rFonts w:ascii="Times New Roman" w:hAnsi="Times New Roman" w:cs="Times New Roman"/>
          <w:sz w:val="24"/>
          <w:szCs w:val="24"/>
        </w:rPr>
        <w:fldChar w:fldCharType="separate"/>
      </w:r>
      <w:r w:rsidR="00221719">
        <w:rPr>
          <w:rFonts w:ascii="Times New Roman" w:hAnsi="Times New Roman" w:cs="Times New Roman"/>
          <w:noProof/>
          <w:sz w:val="24"/>
          <w:szCs w:val="24"/>
        </w:rPr>
        <w:t>(Dodic et al., 2001; Evans et al., 1998; Gregory et al., 1986; Hales, 1973a, 1973b, 1973c; Hales et al., 1976; Hales &amp; Fawcett, 1993; Schiffer et al., 1993; Talke et al., 2000; Ullman et al., 2001)</w:t>
      </w:r>
      <w:r w:rsidR="008A55A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The value of cardiac output for sheep is 7.13 L/h/kg body weight.</w:t>
      </w:r>
    </w:p>
    <w:p w14:paraId="2F3EBD29" w14:textId="77777777" w:rsidR="007F16DB" w:rsidRDefault="007F16DB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4EB99A6" w14:textId="77777777" w:rsidR="007F16DB" w:rsidRDefault="007F16DB" w:rsidP="00C7521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F16DB">
        <w:rPr>
          <w:rFonts w:ascii="Times New Roman" w:hAnsi="Times New Roman" w:cs="Times New Roman"/>
          <w:b/>
          <w:sz w:val="24"/>
          <w:szCs w:val="24"/>
        </w:rPr>
        <w:t xml:space="preserve">Table 10. </w:t>
      </w:r>
      <w:r w:rsidR="008A55AE">
        <w:rPr>
          <w:rFonts w:ascii="Times New Roman" w:hAnsi="Times New Roman" w:cs="Times New Roman"/>
          <w:b/>
          <w:sz w:val="24"/>
          <w:szCs w:val="24"/>
        </w:rPr>
        <w:t xml:space="preserve">Cardiac Output </w:t>
      </w:r>
      <w:r w:rsidR="008A55AE" w:rsidRPr="005005B3">
        <w:rPr>
          <w:rFonts w:ascii="Times New Roman" w:hAnsi="Times New Roman" w:cs="Times New Roman"/>
          <w:b/>
          <w:sz w:val="24"/>
          <w:szCs w:val="24"/>
        </w:rPr>
        <w:t>(L/h/kg Body Weight)</w:t>
      </w:r>
      <w:r w:rsidR="008A55AE">
        <w:rPr>
          <w:rFonts w:ascii="Times New Roman" w:hAnsi="Times New Roman" w:cs="Times New Roman"/>
          <w:b/>
          <w:sz w:val="24"/>
          <w:szCs w:val="24"/>
        </w:rPr>
        <w:t xml:space="preserve"> in Unanesthetized</w:t>
      </w:r>
      <w:r w:rsidR="008A55AE" w:rsidRPr="00664DA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8A55AE">
        <w:rPr>
          <w:rFonts w:ascii="Times New Roman" w:hAnsi="Times New Roman" w:cs="Times New Roman"/>
          <w:b/>
          <w:sz w:val="24"/>
          <w:szCs w:val="24"/>
        </w:rPr>
        <w:t>Goats.</w:t>
      </w:r>
    </w:p>
    <w:tbl>
      <w:tblPr>
        <w:tblW w:w="6570" w:type="dxa"/>
        <w:tblLook w:val="04A0" w:firstRow="1" w:lastRow="0" w:firstColumn="1" w:lastColumn="0" w:noHBand="0" w:noVBand="1"/>
      </w:tblPr>
      <w:tblGrid>
        <w:gridCol w:w="960"/>
        <w:gridCol w:w="960"/>
        <w:gridCol w:w="2490"/>
        <w:gridCol w:w="2160"/>
      </w:tblGrid>
      <w:tr w:rsidR="008A55AE" w:rsidRPr="008A55AE" w14:paraId="5D632BB7" w14:textId="77777777" w:rsidTr="008A55AE">
        <w:trPr>
          <w:trHeight w:val="345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724149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3F480B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4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BB7C26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96B9D0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y</w:t>
            </w:r>
          </w:p>
        </w:tc>
      </w:tr>
      <w:tr w:rsidR="008A55AE" w:rsidRPr="008A55AE" w14:paraId="1BD370B3" w14:textId="77777777" w:rsidTr="008A55AE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90EC70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1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CB602E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9</w:t>
            </w:r>
          </w:p>
        </w:tc>
        <w:tc>
          <w:tcPr>
            <w:tcW w:w="24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356FDF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118976" w14:textId="77777777" w:rsidR="008A55AE" w:rsidRPr="008A55AE" w:rsidRDefault="008A55AE" w:rsidP="008A55A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8A55A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</w:tr>
    </w:tbl>
    <w:p w14:paraId="19974E09" w14:textId="77777777" w:rsidR="008A55AE" w:rsidRDefault="008A55AE" w:rsidP="00C7521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C995BED" w14:textId="380CAD34" w:rsidR="008A55AE" w:rsidRPr="007F16DB" w:rsidRDefault="008A55AE" w:rsidP="00C7521F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F16DB">
        <w:rPr>
          <w:rFonts w:ascii="Times New Roman" w:hAnsi="Times New Roman" w:cs="Times New Roman"/>
          <w:sz w:val="24"/>
          <w:szCs w:val="24"/>
        </w:rPr>
        <w:t xml:space="preserve">Note: The value for cardiac output of </w:t>
      </w:r>
      <w:r>
        <w:rPr>
          <w:rFonts w:ascii="Times New Roman" w:hAnsi="Times New Roman" w:cs="Times New Roman"/>
          <w:sz w:val="24"/>
          <w:szCs w:val="24"/>
        </w:rPr>
        <w:t xml:space="preserve">goats is based on 3 studies with both lambs and adult </w:t>
      </w:r>
      <w:r w:rsidR="00426F6B">
        <w:rPr>
          <w:rFonts w:ascii="Times New Roman" w:hAnsi="Times New Roman" w:cs="Times New Roman"/>
          <w:sz w:val="24"/>
          <w:szCs w:val="24"/>
        </w:rPr>
        <w:t xml:space="preserve">goats </w:t>
      </w:r>
      <w:r w:rsidR="00426F6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jcm9mdDwvQXV0aG9yPjxZZWFyPjE5MzQ8L1llYXI+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1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YXJjcm9mdDwvQXV0aG9yPjxZZWFyPjE5MzQ8L1llYXI+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148">
        <w:rPr>
          <w:rFonts w:ascii="Times New Roman" w:hAnsi="Times New Roman" w:cs="Times New Roman"/>
          <w:sz w:val="24"/>
          <w:szCs w:val="24"/>
        </w:rPr>
      </w:r>
      <w:r w:rsidR="00826148">
        <w:rPr>
          <w:rFonts w:ascii="Times New Roman" w:hAnsi="Times New Roman" w:cs="Times New Roman"/>
          <w:sz w:val="24"/>
          <w:szCs w:val="24"/>
        </w:rPr>
        <w:fldChar w:fldCharType="end"/>
      </w:r>
      <w:r w:rsidR="00426F6B">
        <w:rPr>
          <w:rFonts w:ascii="Times New Roman" w:hAnsi="Times New Roman" w:cs="Times New Roman"/>
          <w:sz w:val="24"/>
          <w:szCs w:val="24"/>
        </w:rPr>
      </w:r>
      <w:r w:rsidR="00426F6B">
        <w:rPr>
          <w:rFonts w:ascii="Times New Roman" w:hAnsi="Times New Roman" w:cs="Times New Roman"/>
          <w:sz w:val="24"/>
          <w:szCs w:val="24"/>
        </w:rPr>
        <w:fldChar w:fldCharType="separate"/>
      </w:r>
      <w:r w:rsidR="00796CE6">
        <w:rPr>
          <w:rFonts w:ascii="Times New Roman" w:hAnsi="Times New Roman" w:cs="Times New Roman"/>
          <w:noProof/>
          <w:sz w:val="24"/>
          <w:szCs w:val="24"/>
        </w:rPr>
        <w:t>(Barcroft et al., 1934; Chaiyabutr et al., 1980; Kutter et al., 2006)</w:t>
      </w:r>
      <w:r w:rsidR="00426F6B">
        <w:rPr>
          <w:rFonts w:ascii="Times New Roman" w:hAnsi="Times New Roman" w:cs="Times New Roman"/>
          <w:sz w:val="24"/>
          <w:szCs w:val="24"/>
        </w:rPr>
        <w:fldChar w:fldCharType="end"/>
      </w:r>
      <w:r w:rsidR="00426F6B">
        <w:rPr>
          <w:rFonts w:ascii="Times New Roman" w:hAnsi="Times New Roman" w:cs="Times New Roman"/>
          <w:sz w:val="24"/>
          <w:szCs w:val="24"/>
        </w:rPr>
        <w:t xml:space="preserve">. </w:t>
      </w:r>
      <w:r w:rsidR="00426F6B" w:rsidRPr="00426F6B">
        <w:rPr>
          <w:rFonts w:ascii="Times New Roman" w:hAnsi="Times New Roman" w:cs="Times New Roman"/>
          <w:sz w:val="24"/>
          <w:szCs w:val="24"/>
        </w:rPr>
        <w:t xml:space="preserve">The value of cardiac output for </w:t>
      </w:r>
      <w:r w:rsidR="00426F6B">
        <w:rPr>
          <w:rFonts w:ascii="Times New Roman" w:hAnsi="Times New Roman" w:cs="Times New Roman"/>
          <w:sz w:val="24"/>
          <w:szCs w:val="24"/>
        </w:rPr>
        <w:t>goats is 8.17</w:t>
      </w:r>
      <w:r w:rsidR="00426F6B" w:rsidRPr="00426F6B">
        <w:rPr>
          <w:rFonts w:ascii="Times New Roman" w:hAnsi="Times New Roman" w:cs="Times New Roman"/>
          <w:sz w:val="24"/>
          <w:szCs w:val="24"/>
        </w:rPr>
        <w:t xml:space="preserve"> L/h/kg body weight.</w:t>
      </w:r>
    </w:p>
    <w:p w14:paraId="026876D5" w14:textId="77777777" w:rsidR="00D56899" w:rsidRDefault="00D56899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CA373C9" w14:textId="77777777" w:rsidR="00221719" w:rsidRDefault="00221719" w:rsidP="00D56899">
      <w:pPr>
        <w:spacing w:after="0" w:line="480" w:lineRule="auto"/>
        <w:rPr>
          <w:rFonts w:ascii="Times New Roman" w:hAnsi="Times New Roman" w:cs="Times New Roman"/>
          <w:i/>
          <w:sz w:val="24"/>
          <w:szCs w:val="24"/>
          <w:u w:val="single"/>
        </w:rPr>
      </w:pPr>
    </w:p>
    <w:p w14:paraId="259DDEE2" w14:textId="77777777" w:rsidR="00221719" w:rsidRDefault="00221719" w:rsidP="00D56899">
      <w:pPr>
        <w:spacing w:after="0" w:line="480" w:lineRule="auto"/>
        <w:rPr>
          <w:rFonts w:ascii="Times New Roman" w:hAnsi="Times New Roman" w:cs="Times New Roman"/>
          <w:i/>
          <w:sz w:val="24"/>
          <w:szCs w:val="24"/>
          <w:u w:val="single"/>
        </w:rPr>
      </w:pPr>
    </w:p>
    <w:p w14:paraId="347C4E0F" w14:textId="77777777" w:rsidR="00B4729C" w:rsidRDefault="00B4729C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>
        <w:rPr>
          <w:rFonts w:ascii="Times New Roman" w:hAnsi="Times New Roman" w:cs="Times New Roman"/>
          <w:i/>
          <w:sz w:val="24"/>
          <w:szCs w:val="24"/>
          <w:u w:val="single"/>
        </w:rPr>
        <w:br w:type="page"/>
      </w:r>
    </w:p>
    <w:p w14:paraId="55169D39" w14:textId="267A020B" w:rsidR="00BA741A" w:rsidRDefault="00BA741A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1</w:t>
      </w:r>
      <w:r w:rsidRPr="007F16DB">
        <w:rPr>
          <w:rFonts w:ascii="Times New Roman" w:hAnsi="Times New Roman" w:cs="Times New Roman"/>
          <w:b/>
          <w:sz w:val="24"/>
          <w:szCs w:val="24"/>
        </w:rPr>
        <w:t>.</w:t>
      </w:r>
      <w:r w:rsidR="00822BD3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651E8">
        <w:rPr>
          <w:rFonts w:ascii="Times New Roman" w:hAnsi="Times New Roman" w:cs="Times New Roman"/>
          <w:b/>
          <w:sz w:val="24"/>
          <w:szCs w:val="24"/>
        </w:rPr>
        <w:t>Regional Blood Flow Distribution Percent of Cardiac Output in Sheep</w:t>
      </w:r>
    </w:p>
    <w:tbl>
      <w:tblPr>
        <w:tblW w:w="9510" w:type="dxa"/>
        <w:tblLook w:val="04A0" w:firstRow="1" w:lastRow="0" w:firstColumn="1" w:lastColumn="0" w:noHBand="0" w:noVBand="1"/>
      </w:tblPr>
      <w:tblGrid>
        <w:gridCol w:w="1890"/>
        <w:gridCol w:w="1836"/>
        <w:gridCol w:w="1764"/>
        <w:gridCol w:w="1228"/>
        <w:gridCol w:w="1228"/>
        <w:gridCol w:w="1316"/>
        <w:gridCol w:w="248"/>
      </w:tblGrid>
      <w:tr w:rsidR="00F218CD" w:rsidRPr="005651E8" w14:paraId="68EA4CCF" w14:textId="77777777" w:rsidTr="00281C50">
        <w:trPr>
          <w:trHeight w:val="345"/>
        </w:trPr>
        <w:tc>
          <w:tcPr>
            <w:tcW w:w="189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5F9A80F3" w14:textId="77777777" w:rsidR="005651E8" w:rsidRPr="005651E8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3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551E409" w14:textId="77777777" w:rsidR="005651E8" w:rsidRPr="005651E8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Mean</w:t>
            </w:r>
          </w:p>
        </w:tc>
        <w:tc>
          <w:tcPr>
            <w:tcW w:w="1764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1A60D7A" w14:textId="77777777" w:rsidR="005651E8" w:rsidRPr="005651E8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D</w:t>
            </w:r>
          </w:p>
        </w:tc>
        <w:tc>
          <w:tcPr>
            <w:tcW w:w="122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A5FE3DB" w14:textId="77777777" w:rsidR="005651E8" w:rsidRPr="005651E8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Animals</w:t>
            </w:r>
          </w:p>
        </w:tc>
        <w:tc>
          <w:tcPr>
            <w:tcW w:w="122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BB4F6A4" w14:textId="77777777" w:rsidR="005651E8" w:rsidRPr="005651E8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umber of Studies</w:t>
            </w:r>
          </w:p>
        </w:tc>
        <w:tc>
          <w:tcPr>
            <w:tcW w:w="1564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866C042" w14:textId="77777777" w:rsidR="005651E8" w:rsidRPr="005651E8" w:rsidRDefault="005651E8" w:rsidP="005651E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References</w:t>
            </w:r>
          </w:p>
        </w:tc>
      </w:tr>
      <w:tr w:rsidR="00F218CD" w:rsidRPr="005651E8" w14:paraId="7817F214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91A12C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Adrenals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11E7B" w14:textId="3B777C35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20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5B1426" w14:textId="71E4CD6D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7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20C9DF" w14:textId="71A9B612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ED6892" w14:textId="16BACAE6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18CEA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-5</w:t>
            </w:r>
          </w:p>
        </w:tc>
      </w:tr>
      <w:tr w:rsidR="00F218CD" w:rsidRPr="005651E8" w14:paraId="2E7B77D2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AED9E2" w14:textId="1706A4DC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ipose Tissue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E98D3D" w14:textId="74EF5473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.18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DC4AB5" w14:textId="1C87B963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.75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ACAA9" w14:textId="1DDFDD50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AD851E" w14:textId="303A1171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D8B3ED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F218CD" w:rsidRPr="005651E8" w14:paraId="09A3BDB8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07C45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Brain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9C39C1" w14:textId="3EBBEB8D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95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0A762" w14:textId="4A484F59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187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02479F" w14:textId="5318DBFA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82839D" w14:textId="7BBBED11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000A9B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,2,4,5,7</w:t>
            </w:r>
          </w:p>
        </w:tc>
      </w:tr>
      <w:tr w:rsidR="00F218CD" w:rsidRPr="005651E8" w14:paraId="730F61F5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B1F46A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Heart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A65AA" w14:textId="7382B0EA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59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B1ED3" w14:textId="77C9F811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.000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7A4610" w14:textId="1A3E9625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DEC39C" w14:textId="6E12C78E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02EB73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-5,7</w:t>
            </w:r>
          </w:p>
        </w:tc>
      </w:tr>
      <w:tr w:rsidR="00F218CD" w:rsidRPr="005651E8" w14:paraId="60A1DB2E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DE346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Muscle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4C43A" w14:textId="617E82AD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.09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8D011" w14:textId="4D681CDC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.20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304B3" w14:textId="2E2800FC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82FDA" w14:textId="4FBA8DF3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A09C88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4,5,7,8</w:t>
            </w:r>
          </w:p>
        </w:tc>
      </w:tr>
      <w:tr w:rsidR="00F218CD" w:rsidRPr="00AB560F" w14:paraId="3F3BB5D3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626261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Kidneys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507F2" w14:textId="54C00120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2.98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E8730" w14:textId="1D745383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670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C4FFB8" w14:textId="32A93719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33A64" w14:textId="20DD5D56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33F49C" w14:textId="67526C14" w:rsidR="00D647C3" w:rsidRPr="00E07EDC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hAnsi="Times New Roman" w:cs="Times New Roman"/>
                <w:sz w:val="24"/>
                <w:szCs w:val="24"/>
              </w:rPr>
              <w:t>1-5,7,10,11</w:t>
            </w:r>
          </w:p>
        </w:tc>
      </w:tr>
      <w:tr w:rsidR="00F218CD" w:rsidRPr="005651E8" w14:paraId="1705C0A6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B3F7C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Liver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F5E19" w14:textId="5BD6CC4D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0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49CE34" w14:textId="77C24BCC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44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89B07" w14:textId="5F9BBAC6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011DE" w14:textId="1ABD9D8C" w:rsidR="00D647C3" w:rsidRPr="00E07EDC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A3F92" w14:textId="7751D634" w:rsidR="00D647C3" w:rsidRPr="00E07EDC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F218CD" w:rsidRPr="005651E8" w14:paraId="7A1F9C48" w14:textId="77777777" w:rsidTr="00281C50">
        <w:trPr>
          <w:gridAfter w:val="1"/>
          <w:wAfter w:w="248" w:type="dxa"/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BC567A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Pancreas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4E6CAD" w14:textId="19937AA2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35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ABE0F8" w14:textId="49D46880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86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265CE" w14:textId="74B9D38F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687642" w14:textId="17F605B8" w:rsidR="00D647C3" w:rsidRPr="005651E8" w:rsidRDefault="00D647C3" w:rsidP="00D647C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3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DCDDF" w14:textId="77777777" w:rsidR="00D647C3" w:rsidRPr="005651E8" w:rsidRDefault="00D647C3" w:rsidP="00D647C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3,4</w:t>
            </w:r>
          </w:p>
        </w:tc>
      </w:tr>
      <w:tr w:rsidR="00F218CD" w:rsidRPr="005651E8" w14:paraId="6663FC05" w14:textId="77777777" w:rsidTr="00281C50">
        <w:trPr>
          <w:trHeight w:val="315"/>
        </w:trPr>
        <w:tc>
          <w:tcPr>
            <w:tcW w:w="372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BB5FCF" w14:textId="77777777" w:rsidR="005651E8" w:rsidRPr="005651E8" w:rsidRDefault="005651E8" w:rsidP="005651E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Stomachs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57402C" w14:textId="77777777" w:rsidR="005651E8" w:rsidRPr="005651E8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45A5C2" w14:textId="77777777" w:rsidR="005651E8" w:rsidRPr="00281C50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F4F225" w14:textId="77777777" w:rsidR="005651E8" w:rsidRPr="00281C50" w:rsidRDefault="005651E8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A5A38" w14:textId="77777777" w:rsidR="005651E8" w:rsidRPr="005651E8" w:rsidRDefault="005651E8" w:rsidP="005651E8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F218CD" w:rsidRPr="005651E8" w14:paraId="0482DC45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C83864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</w:t>
            </w: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Rumen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80F5F" w14:textId="5446258E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57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28E73" w14:textId="221B9DE4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977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F8A94" w14:textId="1884FD7C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3F71A" w14:textId="40FD46BA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B8825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F218CD" w:rsidRPr="005651E8" w14:paraId="66435501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48FAF7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</w:t>
            </w: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Reticulum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09C8A" w14:textId="4F8F2EC0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92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12268F" w14:textId="43016C24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4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5E2048" w14:textId="289E8C9A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925F2" w14:textId="6584BC85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01B32C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F218CD" w:rsidRPr="005651E8" w14:paraId="1CFD5279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10624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</w:t>
            </w: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Omasum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F579CE" w14:textId="30412C95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93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EAECC" w14:textId="4F582A0B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28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4B595" w14:textId="0451C0A4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06D712" w14:textId="4F58027C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57B06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3,4</w:t>
            </w:r>
          </w:p>
        </w:tc>
      </w:tr>
      <w:tr w:rsidR="00F218CD" w:rsidRPr="005651E8" w14:paraId="4799748C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51B5C3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 </w:t>
            </w: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Abomasum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6D076" w14:textId="7E641DA5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.34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67F172" w14:textId="61D23189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043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A66D32" w14:textId="57C33281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7EC48" w14:textId="7675619E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F06D2E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3,4</w:t>
            </w:r>
          </w:p>
        </w:tc>
      </w:tr>
      <w:tr w:rsidR="00F218CD" w:rsidRPr="005651E8" w14:paraId="5FBB4836" w14:textId="77777777" w:rsidTr="00281C50">
        <w:trPr>
          <w:trHeight w:val="330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8FBD8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Small intestine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27745" w14:textId="102ED3AD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.70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2657D3" w14:textId="6F7B4F43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263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04179D" w14:textId="689CBF1D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0AB356" w14:textId="605CAC73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EA0CB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,4,5</w:t>
            </w:r>
          </w:p>
        </w:tc>
      </w:tr>
      <w:tr w:rsidR="00F218CD" w:rsidRPr="005651E8" w14:paraId="69A802DA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E2FDC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Large Intestine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EE882" w14:textId="5E50ADB7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8.53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A980B" w14:textId="58251B92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.993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A7CF84" w14:textId="229FA4EE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0B58C" w14:textId="6186FFB9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19759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,2,4,5</w:t>
            </w:r>
          </w:p>
        </w:tc>
      </w:tr>
      <w:tr w:rsidR="00F218CD" w:rsidRPr="005651E8" w14:paraId="03A1604B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825702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Pituitary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50E48F" w14:textId="130D3E11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10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5D0D1B" w14:textId="7E12CE31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003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CC7F67" w14:textId="327D1A99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406DE8" w14:textId="04722F89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52ECF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,4,5</w:t>
            </w:r>
          </w:p>
        </w:tc>
      </w:tr>
      <w:tr w:rsidR="00F218CD" w:rsidRPr="005651E8" w14:paraId="3719B31B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F7CD59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Skin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8DC0B3" w14:textId="3F2DC51B" w:rsidR="00F218CD" w:rsidRPr="00E07EDC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0.93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6660C" w14:textId="4F409729" w:rsidR="00F218CD" w:rsidRPr="00E07EDC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3.12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25BE16" w14:textId="580B4F67" w:rsidR="00F218CD" w:rsidRPr="00E07EDC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FA4921" w14:textId="14FC63E8" w:rsidR="00F218CD" w:rsidRPr="00E07EDC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D449A2" w14:textId="3191798C" w:rsidR="00F218CD" w:rsidRPr="00E07EDC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hAnsi="Times New Roman" w:cs="Times New Roman"/>
                <w:sz w:val="24"/>
                <w:szCs w:val="24"/>
              </w:rPr>
              <w:t>2,5</w:t>
            </w:r>
          </w:p>
        </w:tc>
      </w:tr>
      <w:tr w:rsidR="00F218CD" w:rsidRPr="005651E8" w14:paraId="76A24D28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F8D1D2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Spleen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65C47" w14:textId="34F0C787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.54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ED45B" w14:textId="14234D74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2.944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56241" w14:textId="295F1297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971E1E" w14:textId="3F58EE37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B622E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-5</w:t>
            </w:r>
          </w:p>
        </w:tc>
      </w:tr>
      <w:tr w:rsidR="00F218CD" w:rsidRPr="005651E8" w14:paraId="0992CD8D" w14:textId="77777777" w:rsidTr="00281C50">
        <w:trPr>
          <w:trHeight w:val="315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76FE8D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Thyroid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104D5A" w14:textId="51B79922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36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743F47" w14:textId="0B7A8F70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0.196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AC4881" w14:textId="77DD663E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66622A" w14:textId="03A85F53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0D546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,2,4,5</w:t>
            </w:r>
          </w:p>
        </w:tc>
      </w:tr>
      <w:tr w:rsidR="00F218CD" w:rsidRPr="005651E8" w14:paraId="59D20C40" w14:textId="77777777" w:rsidTr="00281C50">
        <w:trPr>
          <w:trHeight w:val="330"/>
        </w:trPr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E45C15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Udder (female)</w:t>
            </w:r>
          </w:p>
        </w:tc>
        <w:tc>
          <w:tcPr>
            <w:tcW w:w="18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AD84DE" w14:textId="3B80CF2A" w:rsidR="00F218CD" w:rsidRPr="003A4EA2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1.48</w:t>
            </w:r>
          </w:p>
        </w:tc>
        <w:tc>
          <w:tcPr>
            <w:tcW w:w="17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CF206C" w14:textId="0753ACF8" w:rsidR="00F218CD" w:rsidRPr="003A4EA2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.832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1BBF06" w14:textId="301F5C1E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2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7C49AF" w14:textId="3E1DC350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56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385D4" w14:textId="2BF24801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5651E8">
              <w:rPr>
                <w:rFonts w:ascii="Times New Roman" w:eastAsia="Times New Roman" w:hAnsi="Times New Roman" w:cs="Times New Roman"/>
                <w:sz w:val="24"/>
                <w:szCs w:val="24"/>
              </w:rPr>
              <w:t>12</w:t>
            </w:r>
          </w:p>
        </w:tc>
      </w:tr>
      <w:tr w:rsidR="00F218CD" w:rsidRPr="005651E8" w14:paraId="0C445FB6" w14:textId="77777777" w:rsidTr="00281C50">
        <w:trPr>
          <w:trHeight w:val="330"/>
        </w:trPr>
        <w:tc>
          <w:tcPr>
            <w:tcW w:w="18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04524A03" w14:textId="598C0B22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est of Body</w:t>
            </w:r>
          </w:p>
        </w:tc>
        <w:tc>
          <w:tcPr>
            <w:tcW w:w="183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63EDFB60" w14:textId="16DABACB" w:rsidR="00F218CD" w:rsidRPr="00281C50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281C50">
              <w:rPr>
                <w:rFonts w:ascii="Times New Roman" w:eastAsia="Times New Roman" w:hAnsi="Times New Roman" w:cs="Times New Roman"/>
                <w:sz w:val="24"/>
                <w:szCs w:val="24"/>
              </w:rPr>
              <w:t>4.16</w:t>
            </w:r>
          </w:p>
        </w:tc>
        <w:tc>
          <w:tcPr>
            <w:tcW w:w="176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3BD18B1C" w14:textId="77777777" w:rsidR="00F218CD" w:rsidRPr="00281C50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70D286F6" w14:textId="77777777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22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57908ABF" w14:textId="77777777" w:rsidR="00F218CD" w:rsidRPr="005651E8" w:rsidRDefault="00F218CD" w:rsidP="00F218C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564" w:type="dxa"/>
            <w:gridSpan w:val="2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14:paraId="5F279322" w14:textId="77777777" w:rsidR="00F218CD" w:rsidRPr="005651E8" w:rsidRDefault="00F218CD" w:rsidP="00F218CD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6A2CE537" w14:textId="77777777" w:rsidR="005651E8" w:rsidRDefault="005651E8">
      <w:pPr>
        <w:rPr>
          <w:rFonts w:ascii="Times New Roman" w:hAnsi="Times New Roman" w:cs="Times New Roman"/>
          <w:sz w:val="24"/>
          <w:szCs w:val="24"/>
        </w:rPr>
      </w:pPr>
    </w:p>
    <w:p w14:paraId="57625362" w14:textId="1745E2A0" w:rsidR="00822BD3" w:rsidRPr="005651E8" w:rsidRDefault="005651E8" w:rsidP="005651E8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: The regional blood flow fractions of sheep were calculated based following studies: </w:t>
      </w:r>
      <w:r w:rsidR="00C66A57">
        <w:rPr>
          <w:rFonts w:ascii="Times New Roman" w:hAnsi="Times New Roman" w:cs="Times New Roman"/>
          <w:sz w:val="24"/>
          <w:szCs w:val="24"/>
        </w:rPr>
        <w:t xml:space="preserve">1. Hales </w:t>
      </w:r>
      <w:r w:rsidR="00C66A5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GFsZXM8L0F1dGhvcj48WWVh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1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SGFsZXM8L0F1dGhvcj48WWVh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148">
        <w:rPr>
          <w:rFonts w:ascii="Times New Roman" w:hAnsi="Times New Roman" w:cs="Times New Roman"/>
          <w:sz w:val="24"/>
          <w:szCs w:val="24"/>
        </w:rPr>
      </w:r>
      <w:r w:rsidR="00826148">
        <w:rPr>
          <w:rFonts w:ascii="Times New Roman" w:hAnsi="Times New Roman" w:cs="Times New Roman"/>
          <w:sz w:val="24"/>
          <w:szCs w:val="24"/>
        </w:rPr>
        <w:fldChar w:fldCharType="end"/>
      </w:r>
      <w:r w:rsidR="00C66A57">
        <w:rPr>
          <w:rFonts w:ascii="Times New Roman" w:hAnsi="Times New Roman" w:cs="Times New Roman"/>
          <w:sz w:val="24"/>
          <w:szCs w:val="24"/>
        </w:rPr>
      </w:r>
      <w:r w:rsidR="00C66A57">
        <w:rPr>
          <w:rFonts w:ascii="Times New Roman" w:hAnsi="Times New Roman" w:cs="Times New Roman"/>
          <w:sz w:val="24"/>
          <w:szCs w:val="24"/>
        </w:rPr>
        <w:fldChar w:fldCharType="separate"/>
      </w:r>
      <w:r w:rsidR="00C66A57">
        <w:rPr>
          <w:rFonts w:ascii="Times New Roman" w:hAnsi="Times New Roman" w:cs="Times New Roman"/>
          <w:noProof/>
          <w:sz w:val="24"/>
          <w:szCs w:val="24"/>
        </w:rPr>
        <w:t>(1973c)</w:t>
      </w:r>
      <w:r w:rsidR="00C66A57">
        <w:rPr>
          <w:rFonts w:ascii="Times New Roman" w:hAnsi="Times New Roman" w:cs="Times New Roman"/>
          <w:sz w:val="24"/>
          <w:szCs w:val="24"/>
        </w:rPr>
        <w:fldChar w:fldCharType="end"/>
      </w:r>
      <w:r w:rsidR="000B393A">
        <w:rPr>
          <w:rFonts w:ascii="Times New Roman" w:hAnsi="Times New Roman" w:cs="Times New Roman"/>
          <w:sz w:val="24"/>
          <w:szCs w:val="24"/>
        </w:rPr>
        <w:t xml:space="preserve">; 2. Hales et al. </w:t>
      </w:r>
      <w:r w:rsidR="000B393A">
        <w:rPr>
          <w:rFonts w:ascii="Times New Roman" w:hAnsi="Times New Roman" w:cs="Times New Roman"/>
          <w:sz w:val="24"/>
          <w:szCs w:val="24"/>
        </w:rPr>
        <w:fldChar w:fldCharType="begin"/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les&lt;/Author&gt;&lt;Year&gt;1976&lt;/Year&gt;&lt;RecNum&gt;7&lt;/RecNum&gt;&lt;DisplayText&gt;(1976)&lt;/DisplayText&gt;&lt;record&gt;&lt;rec-number&gt;7&lt;/rec-number&gt;&lt;foreign-keys&gt;&lt;key app="EN" db-id="wtptat0f5ffweoez0v1pw9egwx5aawatrvz2" timestamp="1562605603"&gt;7&lt;/key&gt;&lt;/foreign-keys&gt;&lt;ref-type name="Journal Article"&gt;17&lt;/ref-type&gt;&lt;contributors&gt;&lt;authors&gt;&lt;author&gt;Hales, J. R. S.&lt;/author&gt;&lt;author&gt;Bennett, J. W.&lt;/author&gt;&lt;author&gt;Fawcett, A. A.&lt;/author&gt;&lt;/authors&gt;&lt;/contributors&gt;&lt;titles&gt;&lt;title&gt;Effects of acute cold exposure on the distribution of cardiac output in the sheep&lt;/title&gt;&lt;secondary-title&gt;Pflügers Archiv European Journal of Physiology&lt;/secondary-title&gt;&lt;alt-title&gt;Pflugers Arch.&lt;/alt-title&gt;&lt;/titles&gt;&lt;pages&gt;153-157&lt;/pages&gt;&lt;volume&gt;366&lt;/volume&gt;&lt;number&gt;2-3&lt;/number&gt;&lt;dates&gt;&lt;year&gt;1976&lt;/year&gt;&lt;pub-dates&gt;&lt;date&gt;1976&lt;/date&gt;&lt;/pub-dates&gt;&lt;/dates&gt;&lt;isbn&gt;0031-6768, 1432-2013&lt;/isbn&gt;&lt;urls&gt;&lt;related-urls&gt;&lt;url&gt;&lt;style face="underline" font="default" size="100%"&gt;http://link.springer.com/10.1007/BF00585871&lt;/style&gt;&lt;/url&gt;&lt;url&gt;&lt;style face="underline" font="default" size="100%"&gt;https://link.springer.com/article/10.1007%2FBF00585871&lt;/style&gt;&lt;/url&gt;&lt;/related-urls&gt;&lt;/urls&gt;&lt;electronic-resource-num&gt;10.1007/BF00585871&lt;/electronic-resource-num&gt;&lt;remote-database-provider&gt;DOI.org (Crossref)&lt;/remote-database-provider&gt;&lt;language&gt;en&lt;/language&gt;&lt;access-date&gt;2019/05/08/20:51:36&lt;/access-date&gt;&lt;/record&gt;&lt;/Cite&gt;&lt;/EndNote&gt;</w:instrText>
      </w:r>
      <w:r w:rsidR="000B393A">
        <w:rPr>
          <w:rFonts w:ascii="Times New Roman" w:hAnsi="Times New Roman" w:cs="Times New Roman"/>
          <w:sz w:val="24"/>
          <w:szCs w:val="24"/>
        </w:rPr>
        <w:fldChar w:fldCharType="separate"/>
      </w:r>
      <w:r w:rsidR="000B393A">
        <w:rPr>
          <w:rFonts w:ascii="Times New Roman" w:hAnsi="Times New Roman" w:cs="Times New Roman"/>
          <w:noProof/>
          <w:sz w:val="24"/>
          <w:szCs w:val="24"/>
        </w:rPr>
        <w:t>(1976)</w:t>
      </w:r>
      <w:r w:rsidR="000B393A">
        <w:rPr>
          <w:rFonts w:ascii="Times New Roman" w:hAnsi="Times New Roman" w:cs="Times New Roman"/>
          <w:sz w:val="24"/>
          <w:szCs w:val="24"/>
        </w:rPr>
        <w:fldChar w:fldCharType="end"/>
      </w:r>
      <w:r w:rsidRPr="005651E8">
        <w:rPr>
          <w:rFonts w:ascii="Times New Roman" w:hAnsi="Times New Roman" w:cs="Times New Roman"/>
          <w:sz w:val="24"/>
          <w:szCs w:val="24"/>
        </w:rPr>
        <w:t xml:space="preserve">;  3. Barnes et al.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Barnes&lt;/Author&gt;&lt;Year&gt;1983&lt;/Year&gt;&lt;RecNum&gt;2&lt;/RecNum&gt;&lt;DisplayText&gt;(1983)&lt;/DisplayText&gt;&lt;record&gt;&lt;rec-number&gt;2&lt;/rec-number&gt;&lt;foreign-keys&gt;&lt;key app="EN" db-id="wtptat0f5ffweoez0v1pw9egwx5aawatrvz2" timestamp="1562605603"&gt;2&lt;/key&gt;&lt;/foreign-keys&gt;&lt;ref-type name="Journal Article"&gt;17&lt;/ref-type&gt;&lt;contributors&gt;&lt;authors&gt;&lt;author&gt;Barnes, R. J.&lt;/author&gt;&lt;author&gt;Comline, R. S.&lt;/author&gt;&lt;author&gt;Dobson, A.&lt;/author&gt;&lt;/authors&gt;&lt;/contributors&gt;&lt;titles&gt;&lt;title&gt;Changes in the blood flow to the digestive organs of sheep induced by feeding&lt;/title&gt;&lt;secondary-title&gt;Quarterly Journal of Experimental Physiology&lt;/secondary-title&gt;&lt;alt-title&gt;Exp Physiol&lt;/alt-title&gt;&lt;/titles&gt;&lt;periodical&gt;&lt;full-title&gt;Quarterly Journal of Experimental Physiology&lt;/full-title&gt;&lt;abbr-1&gt;Exp Physiol&lt;/abbr-1&gt;&lt;/periodical&gt;&lt;pages&gt;77-88&lt;/pages&gt;&lt;volume&gt;68&lt;/volume&gt;&lt;number&gt;1&lt;/number&gt;&lt;dates&gt;&lt;year&gt;1983&lt;/year&gt;&lt;pub-dates&gt;&lt;date&gt;1983/01/22/&lt;/date&gt;&lt;/pub-dates&gt;&lt;/dates&gt;&lt;isbn&gt;01448757&lt;/isbn&gt;&lt;urls&gt;&lt;related-urls&gt;&lt;url&gt;&lt;style face="underline" font="default" size="100%"&gt;http://doi.wiley.com/10.1113/expphysiol.1983.sp002704&lt;/style&gt;&lt;/url&gt;&lt;url&gt;&lt;style face="underline" font="default" size="100%"&gt;https://physoc.onlinelibrary.wiley.com/doi/pdf/10.1113/expphysiol.1983.sp002704&lt;/style&gt;&lt;/url&gt;&lt;/related-urls&gt;&lt;/urls&gt;&lt;electronic-resource-num&gt;10.1113/expphysiol.1983.sp002704&lt;/electronic-resource-num&gt;&lt;remote-database-provider&gt;DOI.org (Crossref)&lt;/remote-database-provider&gt;&lt;language&gt;en&lt;/language&gt;&lt;access-date&gt;2019/05/08/20:51:21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83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="008C1D60">
        <w:rPr>
          <w:rFonts w:ascii="Times New Roman" w:hAnsi="Times New Roman" w:cs="Times New Roman"/>
          <w:sz w:val="24"/>
          <w:szCs w:val="24"/>
        </w:rPr>
        <w:t xml:space="preserve">; 4. Hales &amp; Fawcett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les&lt;/Author&gt;&lt;Year&gt;1993&lt;/Year&gt;&lt;RecNum&gt;6&lt;/RecNum&gt;&lt;DisplayText&gt;(1993)&lt;/DisplayText&gt;&lt;record&gt;&lt;rec-number&gt;6&lt;/rec-number&gt;&lt;foreign-keys&gt;&lt;key app="EN" db-id="wtptat0f5ffweoez0v1pw9egwx5aawatrvz2" timestamp="1562605603"&gt;6&lt;/key&gt;&lt;/foreign-keys&gt;&lt;ref-type name="Journal Article"&gt;17&lt;/ref-type&gt;&lt;contributors&gt;&lt;authors&gt;&lt;author&gt;Hales, J. R. S.&lt;/author&gt;&lt;author&gt;Fawcett, A. A.&lt;/author&gt;&lt;/authors&gt;&lt;/contributors&gt;&lt;titles&gt;&lt;title&gt;Wool production and blood supply to skin and other tissues in sheep&lt;/title&gt;&lt;secondary-title&gt;Journal of Animal Science&lt;/secondary-title&gt;&lt;/titles&gt;&lt;periodical&gt;&lt;full-title&gt;Journal of Animal Science&lt;/full-title&gt;&lt;/periodical&gt;&lt;pages&gt;492-498&lt;/pages&gt;&lt;volume&gt;71&lt;/volume&gt;&lt;number&gt;2&lt;/number&gt;&lt;dates&gt;&lt;year&gt;1993&lt;/year&gt;&lt;pub-dates&gt;&lt;date&gt;1993/02/01/&lt;/date&gt;&lt;/pub-dates&gt;&lt;/dates&gt;&lt;isbn&gt;0021-8812, 1525-3163&lt;/isbn&gt;&lt;urls&gt;&lt;related-urls&gt;&lt;url&gt;&lt;style face="underline" font="default" size="100%"&gt;https://academic.oup.com/jas/article/71/2/492-498/4716774&lt;/style&gt;&lt;/url&gt;&lt;url&gt;&lt;style face="underline" font="default" size="100%"&gt;https://academic.oup.com/jas/article-abstract/71/2/492/4716774?redirectedFrom=fulltext&lt;/style&gt;&lt;/url&gt;&lt;/related-urls&gt;&lt;/urls&gt;&lt;electronic-resource-num&gt;10.2527/1993.712492x&lt;/electronic-resource-num&gt;&lt;remote-database-provider&gt;DOI.org (Crossref)&lt;/remote-database-provider&gt;&lt;language&gt;en&lt;/language&gt;&lt;access-date&gt;2019/05/08/20:51:32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93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="008C1D60">
        <w:rPr>
          <w:rFonts w:ascii="Times New Roman" w:hAnsi="Times New Roman" w:cs="Times New Roman"/>
          <w:sz w:val="24"/>
          <w:szCs w:val="24"/>
        </w:rPr>
        <w:t xml:space="preserve">; </w:t>
      </w:r>
      <w:r w:rsidR="00C66A57">
        <w:rPr>
          <w:rFonts w:ascii="Times New Roman" w:hAnsi="Times New Roman" w:cs="Times New Roman"/>
          <w:sz w:val="24"/>
          <w:szCs w:val="24"/>
        </w:rPr>
        <w:t xml:space="preserve">5. Hales </w:t>
      </w:r>
      <w:r w:rsidR="00C66A57">
        <w:rPr>
          <w:rFonts w:ascii="Times New Roman" w:hAnsi="Times New Roman" w:cs="Times New Roman"/>
          <w:sz w:val="24"/>
          <w:szCs w:val="24"/>
        </w:rPr>
        <w:fldChar w:fldCharType="begin"/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les&lt;/Author&gt;&lt;Year&gt;1973&lt;/Year&gt;&lt;RecNum&gt;29&lt;/RecNum&gt;&lt;DisplayText&gt;(1973b)&lt;/DisplayText&gt;&lt;record&gt;&lt;rec-number&gt;29&lt;/rec-number&gt;&lt;foreign-keys&gt;&lt;key app="EN" db-id="wtptat0f5ffweoez0v1pw9egwx5aawatrvz2" timestamp="1562605603"&gt;29&lt;/key&gt;&lt;/foreign-keys&gt;&lt;ref-type name="Journal Article"&gt;17&lt;/ref-type&gt;&lt;contributors&gt;&lt;authors&gt;&lt;author&gt;Hales, J. R. S.&lt;/author&gt;&lt;/authors&gt;&lt;/contributors&gt;&lt;titles&gt;&lt;title&gt;Effects of heat stress on blood flow in respiratory and non-respiratory muscles in the sheep&lt;/title&gt;&lt;secondary-title&gt;Pflügers Archiv European Journal of Physiology&lt;/secondary-title&gt;&lt;alt-title&gt;Pflugers Arch.&lt;/alt-title&gt;&lt;/titles&gt;&lt;pages&gt;123-130&lt;/pages&gt;&lt;volume&gt;345&lt;/volume&gt;&lt;number&gt;2&lt;/number&gt;&lt;dates&gt;&lt;year&gt;1973&lt;/year&gt;&lt;pub-dates&gt;&lt;date&gt;1973&lt;/date&gt;&lt;/pub-dates&gt;&lt;/dates&gt;&lt;isbn&gt;0031-6768, 1432-2013&lt;/isbn&gt;&lt;urls&gt;&lt;related-urls&gt;&lt;url&gt;&lt;style face="underline" font="default" size="100%"&gt;http://link.springer.com/10.1007/BF00585835&lt;/style&gt;&lt;/url&gt;&lt;url&gt;&lt;style face="underline" font="default" size="100%"&gt;https://link.springer.com/article/10.1007%2FBF00585835&lt;/style&gt;&lt;/url&gt;&lt;/related-urls&gt;&lt;/urls&gt;&lt;electronic-resource-num&gt;10.1007/BF00585835&lt;/electronic-resource-num&gt;&lt;remote-database-provider&gt;DOI.org (Crossref)&lt;/remote-database-provider&gt;&lt;language&gt;en&lt;/language&gt;&lt;access-date&gt;2019/07/05/16:28:12&lt;/access-date&gt;&lt;/record&gt;&lt;/Cite&gt;&lt;/EndNote&gt;</w:instrText>
      </w:r>
      <w:r w:rsidR="00C66A57">
        <w:rPr>
          <w:rFonts w:ascii="Times New Roman" w:hAnsi="Times New Roman" w:cs="Times New Roman"/>
          <w:sz w:val="24"/>
          <w:szCs w:val="24"/>
        </w:rPr>
        <w:fldChar w:fldCharType="separate"/>
      </w:r>
      <w:r w:rsidR="00C66A57">
        <w:rPr>
          <w:rFonts w:ascii="Times New Roman" w:hAnsi="Times New Roman" w:cs="Times New Roman"/>
          <w:noProof/>
          <w:sz w:val="24"/>
          <w:szCs w:val="24"/>
        </w:rPr>
        <w:t>(1973b)</w:t>
      </w:r>
      <w:r w:rsidR="00C66A57">
        <w:rPr>
          <w:rFonts w:ascii="Times New Roman" w:hAnsi="Times New Roman" w:cs="Times New Roman"/>
          <w:sz w:val="24"/>
          <w:szCs w:val="24"/>
        </w:rPr>
        <w:fldChar w:fldCharType="end"/>
      </w:r>
      <w:r w:rsidRPr="005651E8">
        <w:rPr>
          <w:rFonts w:ascii="Times New Roman" w:hAnsi="Times New Roman" w:cs="Times New Roman"/>
          <w:sz w:val="24"/>
          <w:szCs w:val="24"/>
        </w:rPr>
        <w:t xml:space="preserve">; 6. Gregory et al.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regory&lt;/Author&gt;&lt;Year&gt;1986&lt;/Year&gt;&lt;RecNum&gt;5&lt;/RecNum&gt;&lt;DisplayText&gt;(1986)&lt;/DisplayText&gt;&lt;record&gt;&lt;rec-number&gt;5&lt;/rec-number&gt;&lt;foreign-keys&gt;&lt;key app="EN" db-id="wtptat0f5ffweoez0v1pw9egwx5aawatrvz2" timestamp="1562605603"&gt;5&lt;/key&gt;&lt;/foreign-keys&gt;&lt;ref-type name="Journal Article"&gt;17&lt;/ref-type&gt;&lt;contributors&gt;&lt;authors&gt;&lt;author&gt;Gregory, N. G.&lt;/author&gt;&lt;author&gt;Christopherson, R. J.&lt;/author&gt;&lt;author&gt;Lister, D.&lt;/author&gt;&lt;/authors&gt;&lt;/contributors&gt;&lt;titles&gt;&lt;title&gt;Adipose tissue capillary blood flow in relation to fatness in sheep&lt;/title&gt;&lt;secondary-title&gt;Research in Veterinary Science&lt;/secondary-title&gt;&lt;alt-title&gt;Research in Veterinary Science&lt;/alt-title&gt;&lt;/titles&gt;&lt;periodical&gt;&lt;full-title&gt;Research in Veterinary Science&lt;/full-title&gt;&lt;abbr-1&gt;Research in Veterinary Science&lt;/abbr-1&gt;&lt;/periodical&gt;&lt;alt-periodical&gt;&lt;full-title&gt;Research in Veterinary Science&lt;/full-title&gt;&lt;abbr-1&gt;Research in Veterinary Science&lt;/abbr-1&gt;&lt;/alt-periodical&gt;&lt;pages&gt;352-356&lt;/pages&gt;&lt;volume&gt;40&lt;/volume&gt;&lt;number&gt;3&lt;/number&gt;&lt;dates&gt;&lt;year&gt;1986&lt;/year&gt;&lt;pub-dates&gt;&lt;date&gt;1986/05//&lt;/date&gt;&lt;/pub-dates&gt;&lt;/dates&gt;&lt;isbn&gt;00345288&lt;/isbn&gt;&lt;urls&gt;&lt;related-urls&gt;&lt;url&gt;&lt;style face="underline" font="default" size="100%"&gt;https://linkinghub.elsevier.com/retrieve/pii/S0034528818305496&lt;/style&gt;&lt;/url&gt;&lt;url&gt;&lt;style face="underline" font="default" size="100%"&gt;https://www.sciencedirect.com/science/article/abs/pii/S0034528818305496?via%3Dihub&lt;/style&gt;&lt;/url&gt;&lt;/related-urls&gt;&lt;/urls&gt;&lt;electronic-resource-num&gt;10.1016/S0034-5288(18)30549-6&lt;/electronic-resource-num&gt;&lt;remote-database-provider&gt;DOI.org (Crossref)&lt;/remote-database-provider&gt;&lt;language&gt;en&lt;/language&gt;&lt;access-date&gt;2019/05/08/20:51:30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86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="008C1D60">
        <w:rPr>
          <w:rFonts w:ascii="Times New Roman" w:hAnsi="Times New Roman" w:cs="Times New Roman"/>
          <w:sz w:val="24"/>
          <w:szCs w:val="24"/>
        </w:rPr>
        <w:t xml:space="preserve">; 7. Alexander et al.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Alexander&lt;/Author&gt;&lt;Year&gt;1973&lt;/Year&gt;&lt;RecNum&gt;1&lt;/RecNum&gt;&lt;DisplayText&gt;(1973)&lt;/DisplayText&gt;&lt;record&gt;&lt;rec-number&gt;1&lt;/rec-number&gt;&lt;foreign-keys&gt;&lt;key app="EN" db-id="wtptat0f5ffweoez0v1pw9egwx5aawatrvz2" timestamp="1562605603"&gt;1&lt;/key&gt;&lt;/foreign-keys&gt;&lt;ref-type name="Journal Article"&gt;17&lt;/ref-type&gt;&lt;contributors&gt;&lt;authors&gt;&lt;author&gt;Alexander, G.&lt;/author&gt;&lt;author&gt;Bell, A. W.&lt;/author&gt;&lt;author&gt;Hales, J. R. S.&lt;/author&gt;&lt;/authors&gt;&lt;/contributors&gt;&lt;titles&gt;&lt;title&gt;Effects of cold exposure on tissue blood flow in the new-born lamb&lt;/title&gt;&lt;secondary-title&gt;The Journal of Physiology&lt;/secondary-title&gt;&lt;/titles&gt;&lt;periodical&gt;&lt;full-title&gt;The Journal of Physiology&lt;/full-title&gt;&lt;/periodical&gt;&lt;pages&gt;65-77&lt;/pages&gt;&lt;volume&gt;234&lt;/volume&gt;&lt;number&gt;1&lt;/number&gt;&lt;dates&gt;&lt;year&gt;1973&lt;/year&gt;&lt;pub-dates&gt;&lt;date&gt;1973/10/01/&lt;/date&gt;&lt;/pub-dates&gt;&lt;/dates&gt;&lt;isbn&gt;00223751&lt;/isbn&gt;&lt;urls&gt;&lt;related-urls&gt;&lt;url&gt;&lt;style face="underline" font="default" size="100%"&gt;http://doi.wiley.com/10.1113/jphysiol.1973.sp010334&lt;/style&gt;&lt;/url&gt;&lt;url&gt;&lt;style face="underline" font="default" size="100%"&gt;https://physoc.onlinelibrary.wiley.com/doi/pdf/10.1113/jphysiol.1973.sp010334&lt;/style&gt;&lt;/url&gt;&lt;/related-urls&gt;&lt;/urls&gt;&lt;electronic-resource-num&gt;10.1113/jphysiol.1973.sp010334&lt;/electronic-resource-num&gt;&lt;remote-database-provider&gt;DOI.org (Crossref)&lt;/remote-database-provider&gt;&lt;language&gt;en&lt;/language&gt;&lt;access-date&gt;2019/05/08/20:51:19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73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="008C1D60">
        <w:rPr>
          <w:rFonts w:ascii="Times New Roman" w:hAnsi="Times New Roman" w:cs="Times New Roman"/>
          <w:sz w:val="24"/>
          <w:szCs w:val="24"/>
        </w:rPr>
        <w:t xml:space="preserve">; </w:t>
      </w:r>
      <w:r w:rsidR="00C66A57">
        <w:rPr>
          <w:rFonts w:ascii="Times New Roman" w:hAnsi="Times New Roman" w:cs="Times New Roman"/>
          <w:sz w:val="24"/>
          <w:szCs w:val="24"/>
        </w:rPr>
        <w:t xml:space="preserve">8. Hales </w:t>
      </w:r>
      <w:r w:rsidR="00C66A57">
        <w:rPr>
          <w:rFonts w:ascii="Times New Roman" w:hAnsi="Times New Roman" w:cs="Times New Roman"/>
          <w:sz w:val="24"/>
          <w:szCs w:val="24"/>
        </w:rPr>
        <w:fldChar w:fldCharType="begin"/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Hales&lt;/Author&gt;&lt;Year&gt;1973&lt;/Year&gt;&lt;RecNum&gt;25&lt;/RecNum&gt;&lt;DisplayText&gt;(1973a)&lt;/DisplayText&gt;&lt;record&gt;&lt;rec-number&gt;25&lt;/rec-number&gt;&lt;foreign-keys&gt;&lt;key app="EN" db-id="wtptat0f5ffweoez0v1pw9egwx5aawatrvz2" timestamp="1562605603"&gt;25&lt;/key&gt;&lt;/foreign-keys&gt;&lt;ref-type name="Journal Article"&gt;17&lt;/ref-type&gt;&lt;contributors&gt;&lt;authors&gt;&lt;author&gt;Hales, J. R. S.&lt;/author&gt;&lt;/authors&gt;&lt;/contributors&gt;&lt;titles&gt;&lt;title&gt;Effects of exposure to hot environments on the regional distribution of blood flow and on cardiorespiratory function in sheep&lt;/title&gt;&lt;secondary-title&gt;Pflügers Archiv European Journal of Physiology&lt;/secondary-title&gt;&lt;alt-title&gt;Pflugers Arch.&lt;/alt-title&gt;&lt;/titles&gt;&lt;pages&gt;133-148&lt;/pages&gt;&lt;volume&gt;344&lt;/volume&gt;&lt;number&gt;2&lt;/number&gt;&lt;dates&gt;&lt;year&gt;1973&lt;/year&gt;&lt;pub-dates&gt;&lt;date&gt;1973&lt;/date&gt;&lt;/pub-dates&gt;&lt;/dates&gt;&lt;isbn&gt;0031-6768, 1432-2013&lt;/isbn&gt;&lt;urls&gt;&lt;related-urls&gt;&lt;url&gt;&lt;style face="underline" font="default" size="100%"&gt;http://link.springer.com/10.1007/BF00586547&lt;/style&gt;&lt;/url&gt;&lt;url&gt;&lt;style face="underline" font="default" size="100%"&gt;https://link.springer.com/article/10.1007%2FBF00586547&lt;/style&gt;&lt;/url&gt;&lt;/related-urls&gt;&lt;/urls&gt;&lt;electronic-resource-num&gt;10.1007/BF00586547&lt;/electronic-resource-num&gt;&lt;remote-database-provider&gt;DOI.org (Crossref)&lt;/remote-database-provider&gt;&lt;language&gt;en&lt;/language&gt;&lt;access-date&gt;2019/07/05/16:27:25&lt;/access-date&gt;&lt;/record&gt;&lt;/Cite&gt;&lt;/EndNote&gt;</w:instrText>
      </w:r>
      <w:r w:rsidR="00C66A57">
        <w:rPr>
          <w:rFonts w:ascii="Times New Roman" w:hAnsi="Times New Roman" w:cs="Times New Roman"/>
          <w:sz w:val="24"/>
          <w:szCs w:val="24"/>
        </w:rPr>
        <w:fldChar w:fldCharType="separate"/>
      </w:r>
      <w:r w:rsidR="00C66A57">
        <w:rPr>
          <w:rFonts w:ascii="Times New Roman" w:hAnsi="Times New Roman" w:cs="Times New Roman"/>
          <w:noProof/>
          <w:sz w:val="24"/>
          <w:szCs w:val="24"/>
        </w:rPr>
        <w:t>(1973a)</w:t>
      </w:r>
      <w:r w:rsidR="00C66A57">
        <w:rPr>
          <w:rFonts w:ascii="Times New Roman" w:hAnsi="Times New Roman" w:cs="Times New Roman"/>
          <w:sz w:val="24"/>
          <w:szCs w:val="24"/>
        </w:rPr>
        <w:fldChar w:fldCharType="end"/>
      </w:r>
      <w:r w:rsidRPr="005651E8">
        <w:rPr>
          <w:rFonts w:ascii="Times New Roman" w:hAnsi="Times New Roman" w:cs="Times New Roman"/>
          <w:sz w:val="24"/>
          <w:szCs w:val="24"/>
        </w:rPr>
        <w:t xml:space="preserve">; 9. </w:t>
      </w:r>
      <w:r w:rsidR="008C1D60" w:rsidRPr="008C1D60">
        <w:rPr>
          <w:rFonts w:ascii="Times New Roman" w:hAnsi="Times New Roman" w:cs="Times New Roman"/>
          <w:sz w:val="24"/>
          <w:szCs w:val="24"/>
        </w:rPr>
        <w:t>Gu, Jones, &amp; Parer</w:t>
      </w:r>
      <w:r w:rsidR="008C1D60">
        <w:rPr>
          <w:rFonts w:ascii="Times New Roman" w:hAnsi="Times New Roman" w:cs="Times New Roman"/>
          <w:sz w:val="24"/>
          <w:szCs w:val="24"/>
        </w:rPr>
        <w:t xml:space="preserve">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Gu&lt;/Author&gt;&lt;Year&gt;1985&lt;/Year&gt;&lt;RecNum&gt;28&lt;/RecNum&gt;&lt;DisplayText&gt;(1985)&lt;/DisplayText&gt;&lt;record&gt;&lt;rec-number&gt;28&lt;/rec-number&gt;&lt;foreign-keys&gt;&lt;key app="EN" db-id="wtptat0f5ffweoez0v1pw9egwx5aawatrvz2" timestamp="1562605603"&gt;28&lt;/key&gt;&lt;/foreign-keys&gt;&lt;ref-type name="Journal Article"&gt;17&lt;/ref-type&gt;&lt;contributors&gt;&lt;authors&gt;&lt;author&gt;Gu, W.&lt;/author&gt;&lt;author&gt;Jones, C. T.&lt;/author&gt;&lt;author&gt;Parer, J. T.&lt;/author&gt;&lt;/authors&gt;&lt;/contributors&gt;&lt;titles&gt;&lt;title&gt;Metabolic and cardiovascular effects on fetal sheep of sustained reduction of uterine blood flow&lt;/title&gt;&lt;secondary-title&gt;The Journal of Physiology&lt;/secondary-title&gt;&lt;/titles&gt;&lt;periodical&gt;&lt;full-title&gt;The Journal of Physiology&lt;/full-title&gt;&lt;/periodical&gt;&lt;pages&gt;109-129&lt;/pages&gt;&lt;volume&gt;368&lt;/volume&gt;&lt;number&gt;1&lt;/number&gt;&lt;dates&gt;&lt;year&gt;1985&lt;/year&gt;&lt;pub-dates&gt;&lt;date&gt;1985/11/01/&lt;/date&gt;&lt;/pub-dates&gt;&lt;/dates&gt;&lt;isbn&gt;00223751&lt;/isbn&gt;&lt;urls&gt;&lt;related-urls&gt;&lt;url&gt;&lt;style face="underline" font="default" size="100%"&gt;http://doi.wiley.com/10.1113/jphysiol.1985.sp015849&lt;/style&gt;&lt;/url&gt;&lt;url&gt;&lt;style face="underline" font="default" size="100%"&gt;https://physoc.onlinelibrary.wiley.com/doi/pdf/10.1113/jphysiol.1985.sp015849&lt;/style&gt;&lt;/url&gt;&lt;/related-urls&gt;&lt;/urls&gt;&lt;electronic-resource-num&gt;10.1113/jphysiol.1985.sp015849&lt;/electronic-resource-num&gt;&lt;remote-database-provider&gt;DOI.org (Crossref)&lt;/remote-database-provider&gt;&lt;language&gt;en&lt;/language&gt;&lt;access-date&gt;2019/07/05/16:28:03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85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Pr="005651E8">
        <w:rPr>
          <w:rFonts w:ascii="Times New Roman" w:hAnsi="Times New Roman" w:cs="Times New Roman"/>
          <w:sz w:val="24"/>
          <w:szCs w:val="24"/>
        </w:rPr>
        <w:t xml:space="preserve">; 10. Ullman et al.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WxsbWFuPC9BdXRob3I+PFll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1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gRXhjbHVkZUF1dGg9IjEiPjxBdXRob3I+VWxsbWFuPC9BdXRob3I+PFll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148">
        <w:rPr>
          <w:rFonts w:ascii="Times New Roman" w:hAnsi="Times New Roman" w:cs="Times New Roman"/>
          <w:sz w:val="24"/>
          <w:szCs w:val="24"/>
        </w:rPr>
      </w:r>
      <w:r w:rsidR="00826148">
        <w:rPr>
          <w:rFonts w:ascii="Times New Roman" w:hAnsi="Times New Roman" w:cs="Times New Roman"/>
          <w:sz w:val="24"/>
          <w:szCs w:val="24"/>
        </w:rPr>
        <w:fldChar w:fldCharType="end"/>
      </w:r>
      <w:r w:rsidR="008C1D60">
        <w:rPr>
          <w:rFonts w:ascii="Times New Roman" w:hAnsi="Times New Roman" w:cs="Times New Roman"/>
          <w:sz w:val="24"/>
          <w:szCs w:val="24"/>
        </w:rPr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2001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="008C1D60">
        <w:rPr>
          <w:rFonts w:ascii="Times New Roman" w:hAnsi="Times New Roman" w:cs="Times New Roman"/>
          <w:sz w:val="24"/>
          <w:szCs w:val="24"/>
        </w:rPr>
        <w:t xml:space="preserve">; 11. Robillard et al.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Robillard&lt;/Author&gt;&lt;Year&gt;1980&lt;/Year&gt;&lt;RecNum&gt;21&lt;/RecNum&gt;&lt;DisplayText&gt;(1980)&lt;/DisplayText&gt;&lt;record&gt;&lt;rec-number&gt;21&lt;/rec-number&gt;&lt;foreign-keys&gt;&lt;key app="EN" db-id="wtptat0f5ffweoez0v1pw9egwx5aawatrvz2" timestamp="1562605603"&gt;21&lt;/key&gt;&lt;/foreign-keys&gt;&lt;ref-type name="Journal Article"&gt;17&lt;/ref-type&gt;&lt;contributors&gt;&lt;authors&gt;&lt;author&gt;Robillard, J. E.&lt;/author&gt;&lt;author&gt;Weitzman, R. E.&lt;/author&gt;&lt;/authors&gt;&lt;/contributors&gt;&lt;titles&gt;&lt;title&gt;Developmental aspects of the fetal renal response to exogenous arginine vasopressin&lt;/title&gt;&lt;secondary-title&gt;American Journal of Physiology-Renal Physiology&lt;/secondary-title&gt;&lt;alt-title&gt;American Journal of Physiology-Renal Physiology&lt;/alt-title&gt;&lt;/titles&gt;&lt;periodical&gt;&lt;full-title&gt;American Journal of Physiology-Renal Physiology&lt;/full-title&gt;&lt;abbr-1&gt;American Journal of Physiology-Renal Physiology&lt;/abbr-1&gt;&lt;/periodical&gt;&lt;alt-periodical&gt;&lt;full-title&gt;American Journal of Physiology-Renal Physiology&lt;/full-title&gt;&lt;abbr-1&gt;American Journal of Physiology-Renal Physiology&lt;/abbr-1&gt;&lt;/alt-periodical&gt;&lt;pages&gt;F407-F414&lt;/pages&gt;&lt;volume&gt;238&lt;/volume&gt;&lt;number&gt;5&lt;/number&gt;&lt;dates&gt;&lt;year&gt;1980&lt;/year&gt;&lt;pub-dates&gt;&lt;date&gt;1980/05//&lt;/date&gt;&lt;/pub-dates&gt;&lt;/dates&gt;&lt;isbn&gt;1931-857X, 1522-1466&lt;/isbn&gt;&lt;urls&gt;&lt;related-urls&gt;&lt;url&gt;&lt;style face="underline" font="default" size="100%"&gt;http://www.physiology.org/doi/10.1152/ajprenal.1980.238.5.F407&lt;/style&gt;&lt;/url&gt;&lt;url&gt;&lt;style face="underline" font="default" size="100%"&gt;https://www.physiology.org/doi/pdf/10.1152/ajprenal.1980.238.5.F407&lt;/style&gt;&lt;/url&gt;&lt;/related-urls&gt;&lt;/urls&gt;&lt;electronic-resource-num&gt;10.1152/ajprenal.1980.238.5.F407&lt;/electronic-resource-num&gt;&lt;remote-database-provider&gt;DOI.org (Crossref)&lt;/remote-database-provider&gt;&lt;language&gt;en&lt;/language&gt;&lt;access-date&gt;2019/07/05/16:21:23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80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 w:rsidRPr="005651E8">
        <w:rPr>
          <w:rFonts w:ascii="Times New Roman" w:hAnsi="Times New Roman" w:cs="Times New Roman"/>
          <w:sz w:val="24"/>
          <w:szCs w:val="24"/>
        </w:rPr>
        <w:t xml:space="preserve">; 12. Thompson </w:t>
      </w:r>
      <w:r w:rsidR="008C1D60">
        <w:rPr>
          <w:rFonts w:ascii="Times New Roman" w:hAnsi="Times New Roman" w:cs="Times New Roman"/>
          <w:sz w:val="24"/>
          <w:szCs w:val="24"/>
        </w:rPr>
        <w:fldChar w:fldCharType="begin"/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Thompson&lt;/Author&gt;&lt;Year&gt;1980&lt;/Year&gt;&lt;RecNum&gt;11&lt;/RecNum&gt;&lt;DisplayText&gt;(1980)&lt;/DisplayText&gt;&lt;record&gt;&lt;rec-number&gt;11&lt;/rec-number&gt;&lt;foreign-keys&gt;&lt;key app="EN" db-id="wtptat0f5ffweoez0v1pw9egwx5aawatrvz2" timestamp="1562605603"&gt;11&lt;/key&gt;&lt;/foreign-keys&gt;&lt;ref-type name="Journal Article"&gt;17&lt;/ref-type&gt;&lt;contributors&gt;&lt;authors&gt;&lt;author&gt;Thompson, G. E.&lt;/author&gt;&lt;/authors&gt;&lt;/contributors&gt;&lt;titles&gt;&lt;title&gt;The distribution of blood flow in the udder of the sheep and changes brought about by cold exposure and lactation&lt;/title&gt;&lt;secondary-title&gt;The Journal of Physiology&lt;/secondary-title&gt;&lt;/titles&gt;&lt;periodical&gt;&lt;full-title&gt;The Journal of Physiology&lt;/full-title&gt;&lt;/periodical&gt;&lt;pages&gt;379-386&lt;/pages&gt;&lt;volume&gt;302&lt;/volume&gt;&lt;number&gt;1&lt;/number&gt;&lt;dates&gt;&lt;year&gt;1980&lt;/year&gt;&lt;pub-dates&gt;&lt;date&gt;1980/05/01/&lt;/date&gt;&lt;/pub-dates&gt;&lt;/dates&gt;&lt;isbn&gt;00223751&lt;/isbn&gt;&lt;urls&gt;&lt;related-urls&gt;&lt;url&gt;&lt;style face="underline" font="default" size="100%"&gt;http://doi.wiley.com/10.1113/jphysiol.1980.sp013249&lt;/style&gt;&lt;/url&gt;&lt;url&gt;&lt;style face="underline" font="default" size="100%"&gt;https://physoc.onlinelibrary.wiley.com/doi/pdf/10.1113/jphysiol.1980.sp013249&lt;/style&gt;&lt;/url&gt;&lt;/related-urls&gt;&lt;/urls&gt;&lt;electronic-resource-num&gt;10.1113/jphysiol.1980.sp013249&lt;/electronic-resource-num&gt;&lt;remote-database-provider&gt;DOI.org (Crossref)&lt;/remote-database-provider&gt;&lt;language&gt;en&lt;/language&gt;&lt;access-date&gt;2019/05/08/20:51:49&lt;/access-date&gt;&lt;/record&gt;&lt;/Cite&gt;&lt;/EndNote&gt;</w:instrText>
      </w:r>
      <w:r w:rsidR="008C1D60">
        <w:rPr>
          <w:rFonts w:ascii="Times New Roman" w:hAnsi="Times New Roman" w:cs="Times New Roman"/>
          <w:sz w:val="24"/>
          <w:szCs w:val="24"/>
        </w:rPr>
        <w:fldChar w:fldCharType="separate"/>
      </w:r>
      <w:r w:rsidR="008C1D60">
        <w:rPr>
          <w:rFonts w:ascii="Times New Roman" w:hAnsi="Times New Roman" w:cs="Times New Roman"/>
          <w:noProof/>
          <w:sz w:val="24"/>
          <w:szCs w:val="24"/>
        </w:rPr>
        <w:t>(1980)</w:t>
      </w:r>
      <w:r w:rsidR="008C1D6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f no cardiac output reported in the specific study, the regional blood flow fractions were calculated using the cardiac output of sheep reported in </w:t>
      </w:r>
      <w:r w:rsidRPr="00422034">
        <w:rPr>
          <w:rFonts w:ascii="Times New Roman" w:hAnsi="Times New Roman" w:cs="Times New Roman"/>
          <w:b/>
          <w:sz w:val="24"/>
          <w:szCs w:val="24"/>
        </w:rPr>
        <w:t>Table 9</w:t>
      </w:r>
      <w:r>
        <w:rPr>
          <w:rFonts w:ascii="Times New Roman" w:hAnsi="Times New Roman" w:cs="Times New Roman"/>
          <w:sz w:val="24"/>
          <w:szCs w:val="24"/>
        </w:rPr>
        <w:t>.</w:t>
      </w:r>
      <w:r w:rsidR="00822BD3">
        <w:rPr>
          <w:rFonts w:ascii="Times New Roman" w:hAnsi="Times New Roman" w:cs="Times New Roman"/>
          <w:sz w:val="24"/>
          <w:szCs w:val="24"/>
        </w:rPr>
        <w:br w:type="page"/>
      </w:r>
    </w:p>
    <w:p w14:paraId="7339D3DD" w14:textId="77777777" w:rsidR="00BA741A" w:rsidRDefault="00DA470E" w:rsidP="00BA741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5</w:t>
      </w:r>
      <w:r w:rsidR="00BA741A" w:rsidRPr="007F16DB">
        <w:rPr>
          <w:rFonts w:ascii="Times New Roman" w:hAnsi="Times New Roman" w:cs="Times New Roman"/>
          <w:b/>
          <w:sz w:val="24"/>
          <w:szCs w:val="24"/>
        </w:rPr>
        <w:t>.</w:t>
      </w:r>
      <w:r w:rsidR="00BA741A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A741A" w:rsidRPr="00BA741A">
        <w:rPr>
          <w:rFonts w:ascii="Times New Roman" w:hAnsi="Times New Roman" w:cs="Times New Roman"/>
          <w:b/>
          <w:sz w:val="24"/>
          <w:szCs w:val="24"/>
        </w:rPr>
        <w:t>Vascular Space or Volume Fraction of Blood (% of Organ Weight, Unitless) in Organs and Tissues of</w:t>
      </w:r>
      <w:r w:rsidR="00BA741A">
        <w:rPr>
          <w:rFonts w:ascii="Times New Roman" w:hAnsi="Times New Roman" w:cs="Times New Roman"/>
          <w:b/>
          <w:sz w:val="24"/>
          <w:szCs w:val="24"/>
        </w:rPr>
        <w:t xml:space="preserve"> Sheep with Market Age.</w:t>
      </w:r>
    </w:p>
    <w:tbl>
      <w:tblPr>
        <w:tblW w:w="5237" w:type="dxa"/>
        <w:jc w:val="center"/>
        <w:tblLook w:val="04A0" w:firstRow="1" w:lastRow="0" w:firstColumn="1" w:lastColumn="0" w:noHBand="0" w:noVBand="1"/>
      </w:tblPr>
      <w:tblGrid>
        <w:gridCol w:w="2520"/>
        <w:gridCol w:w="1277"/>
        <w:gridCol w:w="1440"/>
      </w:tblGrid>
      <w:tr w:rsidR="006117D8" w:rsidRPr="006117D8" w14:paraId="57FEDB5C" w14:textId="77777777" w:rsidTr="006117D8">
        <w:trPr>
          <w:trHeight w:val="323"/>
          <w:jc w:val="center"/>
        </w:trPr>
        <w:tc>
          <w:tcPr>
            <w:tcW w:w="25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DC33AF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 </w:t>
            </w:r>
          </w:p>
        </w:tc>
        <w:tc>
          <w:tcPr>
            <w:tcW w:w="127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B771CD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4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95AC47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SD</w:t>
            </w:r>
          </w:p>
        </w:tc>
      </w:tr>
      <w:tr w:rsidR="006117D8" w:rsidRPr="006117D8" w14:paraId="4D5A68E2" w14:textId="77777777" w:rsidTr="006117D8">
        <w:trPr>
          <w:trHeight w:val="315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241C5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20B3F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619D8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78</w:t>
            </w:r>
          </w:p>
        </w:tc>
      </w:tr>
      <w:tr w:rsidR="006117D8" w:rsidRPr="006117D8" w14:paraId="5CBDCCFC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71C8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leen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7CAA9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6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6C0C4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4</w:t>
            </w:r>
          </w:p>
        </w:tc>
      </w:tr>
      <w:tr w:rsidR="006117D8" w:rsidRPr="006117D8" w14:paraId="3C144094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DB8B5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ung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FDCD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6.6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C79AA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45</w:t>
            </w:r>
          </w:p>
        </w:tc>
      </w:tr>
      <w:tr w:rsidR="006117D8" w:rsidRPr="006117D8" w14:paraId="4884DDDE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E5517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ver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33FB5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1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FA90A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2</w:t>
            </w:r>
          </w:p>
        </w:tc>
      </w:tr>
      <w:tr w:rsidR="006117D8" w:rsidRPr="006117D8" w14:paraId="00CF9E80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06398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dney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97ECF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6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294B4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4</w:t>
            </w:r>
          </w:p>
        </w:tc>
      </w:tr>
      <w:tr w:rsidR="006117D8" w:rsidRPr="006117D8" w14:paraId="6130E9DF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05790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tuitary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BF899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2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CB6E3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</w:tr>
      <w:tr w:rsidR="006117D8" w:rsidRPr="006117D8" w14:paraId="4A42DE89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8FC36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enal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0622F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37241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0</w:t>
            </w:r>
          </w:p>
        </w:tc>
      </w:tr>
      <w:tr w:rsidR="006117D8" w:rsidRPr="006117D8" w14:paraId="6E563773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00D15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art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293E7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13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0E461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4</w:t>
            </w:r>
          </w:p>
        </w:tc>
      </w:tr>
      <w:tr w:rsidR="006117D8" w:rsidRPr="006117D8" w14:paraId="40CDD0A2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A2B4A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ncreas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BA11B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05FF3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5</w:t>
            </w:r>
          </w:p>
        </w:tc>
      </w:tr>
      <w:tr w:rsidR="006117D8" w:rsidRPr="006117D8" w14:paraId="5FFBC820" w14:textId="77777777" w:rsidTr="006117D8">
        <w:trPr>
          <w:trHeight w:val="315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9AB26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in muscle</w:t>
            </w:r>
          </w:p>
        </w:tc>
        <w:tc>
          <w:tcPr>
            <w:tcW w:w="1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7918A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758F1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</w:tr>
      <w:tr w:rsidR="006117D8" w:rsidRPr="006117D8" w14:paraId="479B25FC" w14:textId="77777777" w:rsidTr="006117D8">
        <w:trPr>
          <w:trHeight w:val="323"/>
          <w:jc w:val="center"/>
        </w:trPr>
        <w:tc>
          <w:tcPr>
            <w:tcW w:w="25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3964C4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strocnemius Muscle</w:t>
            </w:r>
          </w:p>
        </w:tc>
        <w:tc>
          <w:tcPr>
            <w:tcW w:w="127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DB97B0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3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56DE4E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0</w:t>
            </w:r>
          </w:p>
        </w:tc>
      </w:tr>
    </w:tbl>
    <w:p w14:paraId="686945B9" w14:textId="77777777" w:rsidR="00BA741A" w:rsidRDefault="00BA741A" w:rsidP="00BA741A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B6933FB" w14:textId="69D3C0C0" w:rsidR="003360D6" w:rsidRPr="001659E6" w:rsidRDefault="003360D6" w:rsidP="003360D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s: Very limited studies were identified for the residual blood volume in organs of sheep. All data reported in the table were from the study of 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vDABWVg","properties":{"formattedCitation":"(Hansard, 1956)","plainCitation":"(Hansard, 1956)","dontUpdate":true,"noteIndex":0},"citationItems":[{"id":90,"uris":["http://zotero.org/users/local/Q6haDIOe/items/BU6F6XF2"],"uri":["http://zotero.org/users/local/Q6haDIOe/items/BU6F6XF2"],"itemData":{"id":90,"type":"article-journal","title":"Residual Organ Blood Volume of Cattle, Sheep and Swine.","container-title":"Experimental Biology and Medicine","page":"31-34","volume":"91","issue":"1","source":"DOI.org (Crossref)","DOI":"10.3181/00379727-91-22160","ISSN":"1535-3702, 1535-3699","journalAbbreviation":"Experimental Biology and Medicine","language":"en","author":[{"family":"Hansard","given":"S. L."}],"issued":{"date-parts":[["1956",1,1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</w:rPr>
        <w:t>(</w:t>
      </w:r>
      <w:r w:rsidRPr="00FC5D3C">
        <w:rPr>
          <w:rFonts w:ascii="Times New Roman" w:hAnsi="Times New Roman" w:cs="Times New Roman"/>
          <w:sz w:val="24"/>
        </w:rPr>
        <w:t>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values from 3 animals. </w:t>
      </w:r>
    </w:p>
    <w:p w14:paraId="29A4C398" w14:textId="7B967EFB" w:rsidR="003360D6" w:rsidRDefault="003360D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7925F57" w14:textId="77777777" w:rsidR="00BA741A" w:rsidRDefault="00BA741A">
      <w:pPr>
        <w:rPr>
          <w:rFonts w:ascii="Times New Roman" w:hAnsi="Times New Roman" w:cs="Times New Roman"/>
          <w:b/>
          <w:sz w:val="24"/>
          <w:szCs w:val="24"/>
        </w:rPr>
      </w:pPr>
    </w:p>
    <w:p w14:paraId="30F05B96" w14:textId="77777777" w:rsidR="00BA741A" w:rsidRDefault="00BA741A" w:rsidP="00BA741A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</w:t>
      </w:r>
      <w:r w:rsidR="00DA470E">
        <w:rPr>
          <w:rFonts w:ascii="Times New Roman" w:hAnsi="Times New Roman" w:cs="Times New Roman"/>
          <w:b/>
          <w:sz w:val="24"/>
          <w:szCs w:val="24"/>
        </w:rPr>
        <w:t>6</w:t>
      </w:r>
      <w:r w:rsidRPr="007F16DB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A741A">
        <w:rPr>
          <w:rFonts w:ascii="Times New Roman" w:hAnsi="Times New Roman" w:cs="Times New Roman"/>
          <w:b/>
          <w:sz w:val="24"/>
          <w:szCs w:val="24"/>
        </w:rPr>
        <w:t>Vascular Space or Volume Fraction of Blood (% of Organ Weight, Unitless) in Organs and Tissues of</w:t>
      </w:r>
      <w:r>
        <w:rPr>
          <w:rFonts w:ascii="Times New Roman" w:hAnsi="Times New Roman" w:cs="Times New Roman"/>
          <w:b/>
          <w:sz w:val="24"/>
          <w:szCs w:val="24"/>
        </w:rPr>
        <w:t xml:space="preserve"> Lambs.</w:t>
      </w:r>
    </w:p>
    <w:tbl>
      <w:tblPr>
        <w:tblW w:w="5997" w:type="dxa"/>
        <w:jc w:val="center"/>
        <w:tblLook w:val="04A0" w:firstRow="1" w:lastRow="0" w:firstColumn="1" w:lastColumn="0" w:noHBand="0" w:noVBand="1"/>
      </w:tblPr>
      <w:tblGrid>
        <w:gridCol w:w="2520"/>
        <w:gridCol w:w="1317"/>
        <w:gridCol w:w="2160"/>
      </w:tblGrid>
      <w:tr w:rsidR="006117D8" w:rsidRPr="006117D8" w14:paraId="2F79A9AE" w14:textId="77777777" w:rsidTr="006117D8">
        <w:trPr>
          <w:trHeight w:val="323"/>
          <w:jc w:val="center"/>
        </w:trPr>
        <w:tc>
          <w:tcPr>
            <w:tcW w:w="25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0B21E9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31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0B379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21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91FBE7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D</w:t>
            </w:r>
          </w:p>
        </w:tc>
      </w:tr>
      <w:tr w:rsidR="006117D8" w:rsidRPr="006117D8" w14:paraId="407E508C" w14:textId="77777777" w:rsidTr="006117D8">
        <w:trPr>
          <w:trHeight w:val="315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F4D1A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W (kg)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DD6ED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2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B454C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9</w:t>
            </w:r>
          </w:p>
        </w:tc>
      </w:tr>
      <w:tr w:rsidR="006117D8" w:rsidRPr="006117D8" w14:paraId="227A2DEB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4DFD4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pleen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BA11C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8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06186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3</w:t>
            </w:r>
          </w:p>
        </w:tc>
      </w:tr>
      <w:tr w:rsidR="006117D8" w:rsidRPr="006117D8" w14:paraId="6CCF4516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05ADA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ungs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A25CC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8.2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903AF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0</w:t>
            </w:r>
          </w:p>
        </w:tc>
      </w:tr>
      <w:tr w:rsidR="006117D8" w:rsidRPr="006117D8" w14:paraId="6B04CEB1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A4836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iver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13D1F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.57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2B19E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7</w:t>
            </w:r>
          </w:p>
        </w:tc>
      </w:tr>
      <w:tr w:rsidR="006117D8" w:rsidRPr="006117D8" w14:paraId="644BDE31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A4367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idneys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89DDD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57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CD9CA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71</w:t>
            </w:r>
          </w:p>
        </w:tc>
      </w:tr>
      <w:tr w:rsidR="006117D8" w:rsidRPr="006117D8" w14:paraId="708249BF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7E666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ituitary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C6C6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0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C6D19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5</w:t>
            </w:r>
          </w:p>
        </w:tc>
      </w:tr>
      <w:tr w:rsidR="006117D8" w:rsidRPr="006117D8" w14:paraId="6C008BB5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1348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drenal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8467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835B1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0</w:t>
            </w:r>
          </w:p>
        </w:tc>
      </w:tr>
      <w:tr w:rsidR="006117D8" w:rsidRPr="006117D8" w14:paraId="3C7F9D6D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C98BC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art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C5969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93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EE763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5</w:t>
            </w:r>
          </w:p>
        </w:tc>
      </w:tr>
      <w:tr w:rsidR="006117D8" w:rsidRPr="006117D8" w14:paraId="548804CB" w14:textId="77777777" w:rsidTr="006117D8">
        <w:trPr>
          <w:trHeight w:val="308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73DFC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ncreas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1A8CB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1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528B8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5</w:t>
            </w:r>
          </w:p>
        </w:tc>
      </w:tr>
      <w:tr w:rsidR="006117D8" w:rsidRPr="006117D8" w14:paraId="3D3A6668" w14:textId="77777777" w:rsidTr="006117D8">
        <w:trPr>
          <w:trHeight w:val="315"/>
          <w:jc w:val="center"/>
        </w:trPr>
        <w:tc>
          <w:tcPr>
            <w:tcW w:w="2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CB372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in muscle</w:t>
            </w:r>
          </w:p>
        </w:tc>
        <w:tc>
          <w:tcPr>
            <w:tcW w:w="13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CCBC5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0</w:t>
            </w:r>
          </w:p>
        </w:tc>
        <w:tc>
          <w:tcPr>
            <w:tcW w:w="21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2169D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66</w:t>
            </w:r>
          </w:p>
        </w:tc>
      </w:tr>
      <w:tr w:rsidR="006117D8" w:rsidRPr="006117D8" w14:paraId="3DA64835" w14:textId="77777777" w:rsidTr="006117D8">
        <w:trPr>
          <w:trHeight w:val="323"/>
          <w:jc w:val="center"/>
        </w:trPr>
        <w:tc>
          <w:tcPr>
            <w:tcW w:w="25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776C04" w14:textId="77777777" w:rsidR="006117D8" w:rsidRPr="006117D8" w:rsidRDefault="006117D8" w:rsidP="006117D8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Gastrocnemius Muscle</w:t>
            </w:r>
          </w:p>
        </w:tc>
        <w:tc>
          <w:tcPr>
            <w:tcW w:w="13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778CD2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7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25D69" w14:textId="77777777" w:rsidR="006117D8" w:rsidRPr="006117D8" w:rsidRDefault="006117D8" w:rsidP="006117D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117D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</w:tr>
    </w:tbl>
    <w:p w14:paraId="4808D739" w14:textId="256065B2" w:rsidR="00BA741A" w:rsidRDefault="00BA741A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475037A" w14:textId="623A45F2" w:rsidR="003360D6" w:rsidRPr="001659E6" w:rsidRDefault="003360D6" w:rsidP="003360D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s: Very limited studies were identified for the residual blood volume in organs of sheep. All data reported in the table were from the study of Hansar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vDABWVg","properties":{"formattedCitation":"(Hansard, 1956)","plainCitation":"(Hansard, 1956)","dontUpdate":true,"noteIndex":0},"citationItems":[{"id":90,"uris":["http://zotero.org/users/local/Q6haDIOe/items/BU6F6XF2"],"uri":["http://zotero.org/users/local/Q6haDIOe/items/BU6F6XF2"],"itemData":{"id":90,"type":"article-journal","title":"Residual Organ Blood Volume of Cattle, Sheep and Swine.","container-title":"Experimental Biology and Medicine","page":"31-34","volume":"91","issue":"1","source":"DOI.org (Crossref)","DOI":"10.3181/00379727-91-22160","ISSN":"1535-3702, 1535-3699","journalAbbreviation":"Experimental Biology and Medicine","language":"en","author":[{"family":"Hansard","given":"S. L."}],"issued":{"date-parts":[["1956",1,1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</w:rPr>
        <w:t>(</w:t>
      </w:r>
      <w:r w:rsidRPr="00FC5D3C">
        <w:rPr>
          <w:rFonts w:ascii="Times New Roman" w:hAnsi="Times New Roman" w:cs="Times New Roman"/>
          <w:sz w:val="24"/>
        </w:rPr>
        <w:t>195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with values from 3 animals. </w:t>
      </w:r>
    </w:p>
    <w:p w14:paraId="7E2A3660" w14:textId="77777777" w:rsidR="003360D6" w:rsidRDefault="003360D6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635835F" w14:textId="77777777" w:rsidR="00BA741A" w:rsidRDefault="00BA741A">
      <w:pPr>
        <w:rPr>
          <w:rFonts w:ascii="Times New Roman" w:hAnsi="Times New Roman" w:cs="Times New Roman"/>
          <w:i/>
          <w:sz w:val="24"/>
          <w:szCs w:val="24"/>
          <w:u w:val="single"/>
        </w:rPr>
      </w:pPr>
      <w:r>
        <w:rPr>
          <w:rFonts w:ascii="Times New Roman" w:hAnsi="Times New Roman" w:cs="Times New Roman"/>
          <w:i/>
          <w:sz w:val="24"/>
          <w:szCs w:val="24"/>
          <w:u w:val="single"/>
        </w:rPr>
        <w:br w:type="page"/>
      </w:r>
    </w:p>
    <w:p w14:paraId="46427287" w14:textId="77777777" w:rsidR="002144BE" w:rsidRDefault="002144BE" w:rsidP="002144B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</w:t>
      </w:r>
      <w:r w:rsidR="00DA470E">
        <w:rPr>
          <w:rFonts w:ascii="Times New Roman" w:hAnsi="Times New Roman" w:cs="Times New Roman"/>
          <w:b/>
          <w:sz w:val="24"/>
          <w:szCs w:val="24"/>
        </w:rPr>
        <w:t>8</w:t>
      </w:r>
      <w:r w:rsidRPr="007F16DB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144BE">
        <w:rPr>
          <w:rFonts w:ascii="Times New Roman" w:hAnsi="Times New Roman" w:cs="Times New Roman"/>
          <w:b/>
          <w:sz w:val="24"/>
          <w:szCs w:val="24"/>
        </w:rPr>
        <w:t xml:space="preserve">Hematocrit (%) for </w:t>
      </w:r>
      <w:r>
        <w:rPr>
          <w:rFonts w:ascii="Times New Roman" w:hAnsi="Times New Roman" w:cs="Times New Roman"/>
          <w:b/>
          <w:sz w:val="24"/>
          <w:szCs w:val="24"/>
        </w:rPr>
        <w:t>Market-age Sheep</w:t>
      </w:r>
    </w:p>
    <w:tbl>
      <w:tblPr>
        <w:tblW w:w="6930" w:type="dxa"/>
        <w:tblLook w:val="04A0" w:firstRow="1" w:lastRow="0" w:firstColumn="1" w:lastColumn="0" w:noHBand="0" w:noVBand="1"/>
      </w:tblPr>
      <w:tblGrid>
        <w:gridCol w:w="960"/>
        <w:gridCol w:w="1280"/>
        <w:gridCol w:w="2350"/>
        <w:gridCol w:w="2340"/>
      </w:tblGrid>
      <w:tr w:rsidR="002144BE" w:rsidRPr="002144BE" w14:paraId="3BF772EE" w14:textId="77777777" w:rsidTr="005651E8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309223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63348A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E3544C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25A9FF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y</w:t>
            </w:r>
          </w:p>
        </w:tc>
      </w:tr>
      <w:tr w:rsidR="002144BE" w:rsidRPr="002144BE" w14:paraId="08DB72AD" w14:textId="77777777" w:rsidTr="005651E8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F00EAE5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69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140077F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09</w:t>
            </w:r>
          </w:p>
        </w:tc>
        <w:tc>
          <w:tcPr>
            <w:tcW w:w="2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06C3E60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74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3A194F0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</w:tbl>
    <w:p w14:paraId="65CB0A82" w14:textId="77777777" w:rsidR="00D56899" w:rsidRDefault="00D56899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95F1380" w14:textId="0B55E29C" w:rsidR="002144BE" w:rsidRDefault="002144BE" w:rsidP="00C7521F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tes: The hematocrit of market-age sheep was calculated based on five studies </w:t>
      </w:r>
      <w:r w:rsidR="003220BC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dlbjwvQXV0aG9yPjxZZWFyPjE5ODE8L1llYXI+PFJl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ZWdlbjwvQXV0aG9yPjxZZWFyPjE5ODE8L1llYXI+PFJl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 w:rsidR="003220BC">
        <w:rPr>
          <w:rFonts w:ascii="Times New Roman" w:hAnsi="Times New Roman" w:cs="Times New Roman"/>
          <w:sz w:val="24"/>
          <w:szCs w:val="24"/>
        </w:rPr>
      </w:r>
      <w:r w:rsidR="003220BC">
        <w:rPr>
          <w:rFonts w:ascii="Times New Roman" w:hAnsi="Times New Roman" w:cs="Times New Roman"/>
          <w:sz w:val="24"/>
          <w:szCs w:val="24"/>
        </w:rPr>
        <w:fldChar w:fldCharType="separate"/>
      </w:r>
      <w:r w:rsidR="003220BC">
        <w:rPr>
          <w:rFonts w:ascii="Times New Roman" w:hAnsi="Times New Roman" w:cs="Times New Roman"/>
          <w:noProof/>
          <w:sz w:val="24"/>
          <w:szCs w:val="24"/>
        </w:rPr>
        <w:t>(Degen &amp; Young, 1981; Gomes et al., 2013; Hart &amp; Doyle, 1985; Horton &amp; Burgher, 1992; Mayland et al., 1986)</w:t>
      </w:r>
      <w:r w:rsidR="003220B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2144BE">
        <w:rPr>
          <w:rFonts w:ascii="Times New Roman" w:hAnsi="Times New Roman" w:cs="Times New Roman"/>
          <w:sz w:val="24"/>
          <w:szCs w:val="24"/>
        </w:rPr>
        <w:t xml:space="preserve">The value of hematocrit for </w:t>
      </w:r>
      <w:r w:rsidR="00E51D3B">
        <w:rPr>
          <w:rFonts w:ascii="Times New Roman" w:hAnsi="Times New Roman" w:cs="Times New Roman"/>
          <w:sz w:val="24"/>
          <w:szCs w:val="24"/>
        </w:rPr>
        <w:t xml:space="preserve">market-age </w:t>
      </w:r>
      <w:r w:rsidRPr="002144BE">
        <w:rPr>
          <w:rFonts w:ascii="Times New Roman" w:hAnsi="Times New Roman" w:cs="Times New Roman"/>
          <w:sz w:val="24"/>
          <w:szCs w:val="24"/>
        </w:rPr>
        <w:t>sheep is 3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2144B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69</w:t>
      </w:r>
      <w:r w:rsidRPr="002144BE">
        <w:rPr>
          <w:rFonts w:ascii="Times New Roman" w:hAnsi="Times New Roman" w:cs="Times New Roman"/>
          <w:sz w:val="24"/>
          <w:szCs w:val="24"/>
        </w:rPr>
        <w:t>% based on these studies.</w:t>
      </w:r>
    </w:p>
    <w:p w14:paraId="0F7BF7CF" w14:textId="77777777" w:rsidR="00E51D3B" w:rsidRDefault="00E51D3B" w:rsidP="002144BE">
      <w:pPr>
        <w:tabs>
          <w:tab w:val="center" w:pos="468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F6E4614" w14:textId="77777777" w:rsidR="00816871" w:rsidRDefault="00816871" w:rsidP="002144BE">
      <w:pPr>
        <w:tabs>
          <w:tab w:val="center" w:pos="468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D9EADB6" w14:textId="77777777" w:rsidR="00816871" w:rsidRDefault="00816871" w:rsidP="002144BE">
      <w:pPr>
        <w:tabs>
          <w:tab w:val="center" w:pos="468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1DE7FAA" w14:textId="5483569D" w:rsidR="002144BE" w:rsidRDefault="002144BE" w:rsidP="002144BE">
      <w:pPr>
        <w:tabs>
          <w:tab w:val="center" w:pos="468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</w:t>
      </w:r>
      <w:r w:rsidR="00DA470E">
        <w:rPr>
          <w:rFonts w:ascii="Times New Roman" w:hAnsi="Times New Roman" w:cs="Times New Roman"/>
          <w:b/>
          <w:sz w:val="24"/>
          <w:szCs w:val="24"/>
        </w:rPr>
        <w:t>9</w:t>
      </w:r>
      <w:r w:rsidRPr="007F16DB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144BE">
        <w:rPr>
          <w:rFonts w:ascii="Times New Roman" w:hAnsi="Times New Roman" w:cs="Times New Roman"/>
          <w:b/>
          <w:sz w:val="24"/>
          <w:szCs w:val="24"/>
        </w:rPr>
        <w:t xml:space="preserve">Hematocrit (%) for </w:t>
      </w:r>
      <w:r>
        <w:rPr>
          <w:rFonts w:ascii="Times New Roman" w:hAnsi="Times New Roman" w:cs="Times New Roman"/>
          <w:b/>
          <w:sz w:val="24"/>
          <w:szCs w:val="24"/>
        </w:rPr>
        <w:t>Lambs</w:t>
      </w:r>
      <w:r>
        <w:rPr>
          <w:rFonts w:ascii="Times New Roman" w:hAnsi="Times New Roman" w:cs="Times New Roman"/>
          <w:b/>
          <w:sz w:val="24"/>
          <w:szCs w:val="24"/>
        </w:rPr>
        <w:tab/>
      </w:r>
    </w:p>
    <w:tbl>
      <w:tblPr>
        <w:tblW w:w="6930" w:type="dxa"/>
        <w:tblLook w:val="04A0" w:firstRow="1" w:lastRow="0" w:firstColumn="1" w:lastColumn="0" w:noHBand="0" w:noVBand="1"/>
      </w:tblPr>
      <w:tblGrid>
        <w:gridCol w:w="960"/>
        <w:gridCol w:w="1280"/>
        <w:gridCol w:w="2350"/>
        <w:gridCol w:w="2340"/>
      </w:tblGrid>
      <w:tr w:rsidR="002144BE" w:rsidRPr="002144BE" w14:paraId="50065316" w14:textId="77777777" w:rsidTr="005651E8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D470D3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F94736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DC67F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24D4D8" w14:textId="77777777" w:rsidR="002144BE" w:rsidRPr="002144BE" w:rsidRDefault="002144BE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y</w:t>
            </w:r>
          </w:p>
        </w:tc>
      </w:tr>
      <w:tr w:rsidR="002144BE" w:rsidRPr="002144BE" w14:paraId="142E1912" w14:textId="77777777" w:rsidTr="005651E8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1DAE4D22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37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2D1D889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.11</w:t>
            </w:r>
          </w:p>
        </w:tc>
        <w:tc>
          <w:tcPr>
            <w:tcW w:w="2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76CC8AE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321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735B6492" w14:textId="77777777" w:rsidR="002144BE" w:rsidRPr="002144BE" w:rsidRDefault="002144BE" w:rsidP="002144B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</w:tr>
    </w:tbl>
    <w:p w14:paraId="47848DE6" w14:textId="77777777" w:rsidR="002144BE" w:rsidRDefault="002144BE" w:rsidP="002144B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3447989" w14:textId="00D2DF04" w:rsidR="002144BE" w:rsidRDefault="002144BE" w:rsidP="002144B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144BE">
        <w:rPr>
          <w:rFonts w:ascii="Times New Roman" w:hAnsi="Times New Roman" w:cs="Times New Roman"/>
          <w:sz w:val="24"/>
          <w:szCs w:val="24"/>
        </w:rPr>
        <w:t xml:space="preserve">Notes: </w:t>
      </w:r>
      <w:r w:rsidR="009B1C55">
        <w:rPr>
          <w:rFonts w:ascii="Times New Roman" w:hAnsi="Times New Roman" w:cs="Times New Roman"/>
          <w:sz w:val="24"/>
          <w:szCs w:val="24"/>
        </w:rPr>
        <w:t xml:space="preserve">The hematocrit of lambs was calculated based on nine studies </w:t>
      </w:r>
      <w:r w:rsidR="009B1C5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hpZGFyeTwvQXV0aG9yPjxZZWFyPjIwMTI8L1llYXI+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C7B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GhpZGFyeTwvQXV0aG9yPjxZZWFyPjIwMTI8L1llYXI+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</w:fldData>
        </w:fldChar>
      </w:r>
      <w:r w:rsidR="004C7B0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C7B06">
        <w:rPr>
          <w:rFonts w:ascii="Times New Roman" w:hAnsi="Times New Roman" w:cs="Times New Roman"/>
          <w:sz w:val="24"/>
          <w:szCs w:val="24"/>
        </w:rPr>
      </w:r>
      <w:r w:rsidR="004C7B06">
        <w:rPr>
          <w:rFonts w:ascii="Times New Roman" w:hAnsi="Times New Roman" w:cs="Times New Roman"/>
          <w:sz w:val="24"/>
          <w:szCs w:val="24"/>
        </w:rPr>
        <w:fldChar w:fldCharType="end"/>
      </w:r>
      <w:r w:rsidR="009B1C55">
        <w:rPr>
          <w:rFonts w:ascii="Times New Roman" w:hAnsi="Times New Roman" w:cs="Times New Roman"/>
          <w:sz w:val="24"/>
          <w:szCs w:val="24"/>
        </w:rPr>
      </w:r>
      <w:r w:rsidR="009B1C55">
        <w:rPr>
          <w:rFonts w:ascii="Times New Roman" w:hAnsi="Times New Roman" w:cs="Times New Roman"/>
          <w:sz w:val="24"/>
          <w:szCs w:val="24"/>
        </w:rPr>
        <w:fldChar w:fldCharType="separate"/>
      </w:r>
      <w:r w:rsidR="009B1C55">
        <w:rPr>
          <w:rFonts w:ascii="Times New Roman" w:hAnsi="Times New Roman" w:cs="Times New Roman"/>
          <w:noProof/>
          <w:sz w:val="24"/>
          <w:szCs w:val="24"/>
        </w:rPr>
        <w:t>(Alhidary et al., 2012; Campbell et al., 2014; Degen &amp; Young, 1981; Marsh et al., 2001; Matson et al., 1981; Meyer-Gesch et al., 2013; Rege et al., 2002; Robillard &amp; Weitzman, 1980; Roghair et al., 2004)</w:t>
      </w:r>
      <w:r w:rsidR="009B1C55">
        <w:rPr>
          <w:rFonts w:ascii="Times New Roman" w:hAnsi="Times New Roman" w:cs="Times New Roman"/>
          <w:sz w:val="24"/>
          <w:szCs w:val="24"/>
        </w:rPr>
        <w:fldChar w:fldCharType="end"/>
      </w:r>
      <w:r w:rsidR="009B1C55">
        <w:rPr>
          <w:rFonts w:ascii="Times New Roman" w:hAnsi="Times New Roman" w:cs="Times New Roman"/>
          <w:sz w:val="24"/>
          <w:szCs w:val="24"/>
        </w:rPr>
        <w:t xml:space="preserve">. </w:t>
      </w:r>
      <w:r w:rsidR="009B1C55" w:rsidRPr="002144BE">
        <w:rPr>
          <w:rFonts w:ascii="Times New Roman" w:hAnsi="Times New Roman" w:cs="Times New Roman"/>
          <w:sz w:val="24"/>
          <w:szCs w:val="24"/>
        </w:rPr>
        <w:t xml:space="preserve">The value of hematocrit for </w:t>
      </w:r>
      <w:r w:rsidR="00E51D3B">
        <w:rPr>
          <w:rFonts w:ascii="Times New Roman" w:hAnsi="Times New Roman" w:cs="Times New Roman"/>
          <w:sz w:val="24"/>
          <w:szCs w:val="24"/>
        </w:rPr>
        <w:t>lambs</w:t>
      </w:r>
      <w:r w:rsidR="009B1C55" w:rsidRPr="002144BE">
        <w:rPr>
          <w:rFonts w:ascii="Times New Roman" w:hAnsi="Times New Roman" w:cs="Times New Roman"/>
          <w:sz w:val="24"/>
          <w:szCs w:val="24"/>
        </w:rPr>
        <w:t xml:space="preserve"> is 3</w:t>
      </w:r>
      <w:r w:rsidR="009B1C55">
        <w:rPr>
          <w:rFonts w:ascii="Times New Roman" w:hAnsi="Times New Roman" w:cs="Times New Roman"/>
          <w:sz w:val="24"/>
          <w:szCs w:val="24"/>
        </w:rPr>
        <w:t>4</w:t>
      </w:r>
      <w:r w:rsidR="009B1C55" w:rsidRPr="002144BE">
        <w:rPr>
          <w:rFonts w:ascii="Times New Roman" w:hAnsi="Times New Roman" w:cs="Times New Roman"/>
          <w:sz w:val="24"/>
          <w:szCs w:val="24"/>
        </w:rPr>
        <w:t>.</w:t>
      </w:r>
      <w:r w:rsidR="009B1C55">
        <w:rPr>
          <w:rFonts w:ascii="Times New Roman" w:hAnsi="Times New Roman" w:cs="Times New Roman"/>
          <w:sz w:val="24"/>
          <w:szCs w:val="24"/>
        </w:rPr>
        <w:t>37</w:t>
      </w:r>
      <w:r w:rsidR="009B1C55" w:rsidRPr="002144BE">
        <w:rPr>
          <w:rFonts w:ascii="Times New Roman" w:hAnsi="Times New Roman" w:cs="Times New Roman"/>
          <w:sz w:val="24"/>
          <w:szCs w:val="24"/>
        </w:rPr>
        <w:t>% based on these studies.</w:t>
      </w:r>
    </w:p>
    <w:p w14:paraId="34F75376" w14:textId="77777777" w:rsidR="002144BE" w:rsidRDefault="002144BE" w:rsidP="002144B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1CFC552" w14:textId="1F96E376" w:rsidR="009B1C55" w:rsidRDefault="009B1C55" w:rsidP="009B1C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AD1AB1C" w14:textId="77777777" w:rsidR="002144BE" w:rsidRDefault="002144BE" w:rsidP="002144B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89E4696" w14:textId="77777777" w:rsidR="009B1C55" w:rsidRPr="002144BE" w:rsidRDefault="009B1C55" w:rsidP="002144BE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B06B42C" w14:textId="77777777" w:rsidR="002144BE" w:rsidRDefault="002144BE">
      <w:pPr>
        <w:rPr>
          <w:b/>
          <w:u w:val="single"/>
        </w:rPr>
      </w:pPr>
    </w:p>
    <w:p w14:paraId="3B3AC0FE" w14:textId="77777777" w:rsidR="009B1C55" w:rsidRDefault="009B1C55">
      <w:pPr>
        <w:rPr>
          <w:b/>
          <w:u w:val="single"/>
        </w:rPr>
      </w:pPr>
    </w:p>
    <w:p w14:paraId="580AB547" w14:textId="77777777" w:rsidR="009B1C55" w:rsidRDefault="009B1C55">
      <w:pPr>
        <w:rPr>
          <w:b/>
          <w:u w:val="single"/>
        </w:rPr>
      </w:pPr>
    </w:p>
    <w:p w14:paraId="2DD938F0" w14:textId="77777777" w:rsidR="009B1C55" w:rsidRDefault="009B1C55">
      <w:pPr>
        <w:rPr>
          <w:b/>
          <w:u w:val="single"/>
        </w:rPr>
      </w:pPr>
    </w:p>
    <w:p w14:paraId="016A285B" w14:textId="77777777" w:rsidR="009B1C55" w:rsidRDefault="009B1C55">
      <w:pPr>
        <w:rPr>
          <w:b/>
          <w:u w:val="single"/>
        </w:rPr>
      </w:pPr>
    </w:p>
    <w:p w14:paraId="609AE461" w14:textId="77777777" w:rsidR="00C1004B" w:rsidRDefault="00DA470E" w:rsidP="00C1004B">
      <w:pPr>
        <w:tabs>
          <w:tab w:val="center" w:pos="4680"/>
        </w:tabs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21</w:t>
      </w:r>
      <w:r w:rsidR="00C1004B" w:rsidRPr="007F16DB">
        <w:rPr>
          <w:rFonts w:ascii="Times New Roman" w:hAnsi="Times New Roman" w:cs="Times New Roman"/>
          <w:b/>
          <w:sz w:val="24"/>
          <w:szCs w:val="24"/>
        </w:rPr>
        <w:t>.</w:t>
      </w:r>
      <w:r w:rsidR="00C1004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1004B" w:rsidRPr="002144BE">
        <w:rPr>
          <w:rFonts w:ascii="Times New Roman" w:hAnsi="Times New Roman" w:cs="Times New Roman"/>
          <w:b/>
          <w:sz w:val="24"/>
          <w:szCs w:val="24"/>
        </w:rPr>
        <w:t xml:space="preserve">Hematocrit (%) for </w:t>
      </w:r>
      <w:r w:rsidR="00C1004B">
        <w:rPr>
          <w:rFonts w:ascii="Times New Roman" w:hAnsi="Times New Roman" w:cs="Times New Roman"/>
          <w:b/>
          <w:sz w:val="24"/>
          <w:szCs w:val="24"/>
        </w:rPr>
        <w:t>Goats</w:t>
      </w:r>
      <w:r w:rsidR="00C1004B">
        <w:rPr>
          <w:rFonts w:ascii="Times New Roman" w:hAnsi="Times New Roman" w:cs="Times New Roman"/>
          <w:b/>
          <w:sz w:val="24"/>
          <w:szCs w:val="24"/>
        </w:rPr>
        <w:tab/>
      </w:r>
    </w:p>
    <w:tbl>
      <w:tblPr>
        <w:tblW w:w="6930" w:type="dxa"/>
        <w:tblLook w:val="04A0" w:firstRow="1" w:lastRow="0" w:firstColumn="1" w:lastColumn="0" w:noHBand="0" w:noVBand="1"/>
      </w:tblPr>
      <w:tblGrid>
        <w:gridCol w:w="960"/>
        <w:gridCol w:w="1280"/>
        <w:gridCol w:w="2350"/>
        <w:gridCol w:w="2340"/>
      </w:tblGrid>
      <w:tr w:rsidR="00C1004B" w:rsidRPr="002144BE" w14:paraId="1A0AE791" w14:textId="77777777" w:rsidTr="005651E8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38355B" w14:textId="77777777" w:rsidR="00C1004B" w:rsidRPr="002144BE" w:rsidRDefault="00C1004B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Mean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3BA60" w14:textId="77777777" w:rsidR="00C1004B" w:rsidRPr="002144BE" w:rsidRDefault="00C1004B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SD</w:t>
            </w:r>
          </w:p>
        </w:tc>
        <w:tc>
          <w:tcPr>
            <w:tcW w:w="2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F1D84F" w14:textId="77777777" w:rsidR="00C1004B" w:rsidRPr="002144BE" w:rsidRDefault="00C1004B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 of Animals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04039A" w14:textId="77777777" w:rsidR="00C1004B" w:rsidRPr="002144BE" w:rsidRDefault="00C1004B" w:rsidP="005651E8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</w:pPr>
            <w:r w:rsidRPr="002144BE">
              <w:rPr>
                <w:rFonts w:ascii="Times New Roman" w:eastAsia="Times New Roman" w:hAnsi="Times New Roman" w:cs="Times New Roman"/>
                <w:b/>
                <w:color w:val="000000"/>
                <w:sz w:val="24"/>
                <w:szCs w:val="24"/>
              </w:rPr>
              <w:t>Numbers of Study</w:t>
            </w:r>
          </w:p>
        </w:tc>
      </w:tr>
      <w:tr w:rsidR="00C1004B" w:rsidRPr="002144BE" w14:paraId="0EE71194" w14:textId="77777777" w:rsidTr="005651E8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2F625721" w14:textId="77777777" w:rsidR="00C1004B" w:rsidRPr="00C1004B" w:rsidRDefault="00C1004B" w:rsidP="00C1004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100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.38</w:t>
            </w:r>
          </w:p>
        </w:tc>
        <w:tc>
          <w:tcPr>
            <w:tcW w:w="12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6AB56254" w14:textId="77777777" w:rsidR="00C1004B" w:rsidRPr="00C1004B" w:rsidRDefault="00C1004B" w:rsidP="00C1004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100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38</w:t>
            </w:r>
          </w:p>
        </w:tc>
        <w:tc>
          <w:tcPr>
            <w:tcW w:w="23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4B8A2C72" w14:textId="77777777" w:rsidR="00C1004B" w:rsidRPr="00C1004B" w:rsidRDefault="00C1004B" w:rsidP="00C1004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100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</w:t>
            </w:r>
          </w:p>
        </w:tc>
        <w:tc>
          <w:tcPr>
            <w:tcW w:w="234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hideMark/>
          </w:tcPr>
          <w:p w14:paraId="0ED7FBE4" w14:textId="77777777" w:rsidR="00C1004B" w:rsidRPr="00C1004B" w:rsidRDefault="00C1004B" w:rsidP="00C1004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C1004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</w:tbl>
    <w:p w14:paraId="519A13A3" w14:textId="77777777" w:rsidR="00C1004B" w:rsidRPr="003220BC" w:rsidRDefault="00C1004B" w:rsidP="003220BC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EF028E3" w14:textId="1A8D5B0E" w:rsidR="009B1C55" w:rsidRDefault="00C1004B" w:rsidP="009B1C5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C1004B">
        <w:rPr>
          <w:rFonts w:ascii="Times New Roman" w:hAnsi="Times New Roman" w:cs="Times New Roman"/>
          <w:sz w:val="24"/>
          <w:szCs w:val="24"/>
        </w:rPr>
        <w:t>Notes</w:t>
      </w:r>
      <w:r w:rsidR="003220BC">
        <w:rPr>
          <w:rFonts w:ascii="Times New Roman" w:hAnsi="Times New Roman" w:cs="Times New Roman"/>
          <w:sz w:val="24"/>
          <w:szCs w:val="24"/>
        </w:rPr>
        <w:t>:</w:t>
      </w:r>
      <w:r w:rsidR="009B1C55">
        <w:rPr>
          <w:rFonts w:ascii="Times New Roman" w:hAnsi="Times New Roman" w:cs="Times New Roman"/>
          <w:sz w:val="24"/>
          <w:szCs w:val="24"/>
        </w:rPr>
        <w:t xml:space="preserve"> The hematocrit for goats was calculated based on five studies </w:t>
      </w:r>
      <w:r w:rsidR="009B1C5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9zYTwvQXV0aG9yPjxZZWFyPjE5NzY8L1llYXI+PFJl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2614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bm9zYTwvQXV0aG9yPjxZZWFyPjE5NzY8L1llYXI+PFJl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</w:fldData>
        </w:fldChar>
      </w:r>
      <w:r w:rsidR="0082614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26148">
        <w:rPr>
          <w:rFonts w:ascii="Times New Roman" w:hAnsi="Times New Roman" w:cs="Times New Roman"/>
          <w:sz w:val="24"/>
          <w:szCs w:val="24"/>
        </w:rPr>
      </w:r>
      <w:r w:rsidR="00826148">
        <w:rPr>
          <w:rFonts w:ascii="Times New Roman" w:hAnsi="Times New Roman" w:cs="Times New Roman"/>
          <w:sz w:val="24"/>
          <w:szCs w:val="24"/>
        </w:rPr>
        <w:fldChar w:fldCharType="end"/>
      </w:r>
      <w:r w:rsidR="009B1C55">
        <w:rPr>
          <w:rFonts w:ascii="Times New Roman" w:hAnsi="Times New Roman" w:cs="Times New Roman"/>
          <w:sz w:val="24"/>
          <w:szCs w:val="24"/>
        </w:rPr>
      </w:r>
      <w:r w:rsidR="009B1C55">
        <w:rPr>
          <w:rFonts w:ascii="Times New Roman" w:hAnsi="Times New Roman" w:cs="Times New Roman"/>
          <w:sz w:val="24"/>
          <w:szCs w:val="24"/>
        </w:rPr>
        <w:fldChar w:fldCharType="separate"/>
      </w:r>
      <w:r w:rsidR="004C7B06">
        <w:rPr>
          <w:rFonts w:ascii="Times New Roman" w:hAnsi="Times New Roman" w:cs="Times New Roman"/>
          <w:noProof/>
          <w:sz w:val="24"/>
          <w:szCs w:val="24"/>
        </w:rPr>
        <w:t>(Anosa &amp; Isoun, 1976; Courtice, 1943; McKean &amp; Walker, 1974; Olsén et al., 2013; Olsson et al., 1994)</w:t>
      </w:r>
      <w:r w:rsidR="009B1C55">
        <w:rPr>
          <w:rFonts w:ascii="Times New Roman" w:hAnsi="Times New Roman" w:cs="Times New Roman"/>
          <w:sz w:val="24"/>
          <w:szCs w:val="24"/>
        </w:rPr>
        <w:fldChar w:fldCharType="end"/>
      </w:r>
      <w:r w:rsidR="009B1C55">
        <w:rPr>
          <w:rFonts w:ascii="Times New Roman" w:hAnsi="Times New Roman" w:cs="Times New Roman"/>
          <w:sz w:val="24"/>
          <w:szCs w:val="24"/>
        </w:rPr>
        <w:t xml:space="preserve">. </w:t>
      </w:r>
      <w:r w:rsidR="009B1C55" w:rsidRPr="002144BE">
        <w:rPr>
          <w:rFonts w:ascii="Times New Roman" w:hAnsi="Times New Roman" w:cs="Times New Roman"/>
          <w:sz w:val="24"/>
          <w:szCs w:val="24"/>
        </w:rPr>
        <w:t xml:space="preserve">The value of hematocrit for </w:t>
      </w:r>
      <w:r w:rsidR="00E51D3B">
        <w:rPr>
          <w:rFonts w:ascii="Times New Roman" w:hAnsi="Times New Roman" w:cs="Times New Roman"/>
          <w:sz w:val="24"/>
          <w:szCs w:val="24"/>
        </w:rPr>
        <w:t>goats</w:t>
      </w:r>
      <w:r w:rsidR="009B1C55" w:rsidRPr="002144BE">
        <w:rPr>
          <w:rFonts w:ascii="Times New Roman" w:hAnsi="Times New Roman" w:cs="Times New Roman"/>
          <w:sz w:val="24"/>
          <w:szCs w:val="24"/>
        </w:rPr>
        <w:t xml:space="preserve"> is </w:t>
      </w:r>
      <w:r w:rsidR="009B1C55">
        <w:rPr>
          <w:rFonts w:ascii="Times New Roman" w:hAnsi="Times New Roman" w:cs="Times New Roman"/>
          <w:sz w:val="24"/>
          <w:szCs w:val="24"/>
        </w:rPr>
        <w:t>29</w:t>
      </w:r>
      <w:r w:rsidR="009B1C55" w:rsidRPr="002144BE">
        <w:rPr>
          <w:rFonts w:ascii="Times New Roman" w:hAnsi="Times New Roman" w:cs="Times New Roman"/>
          <w:sz w:val="24"/>
          <w:szCs w:val="24"/>
        </w:rPr>
        <w:t>.</w:t>
      </w:r>
      <w:r w:rsidR="009B1C55">
        <w:rPr>
          <w:rFonts w:ascii="Times New Roman" w:hAnsi="Times New Roman" w:cs="Times New Roman"/>
          <w:sz w:val="24"/>
          <w:szCs w:val="24"/>
        </w:rPr>
        <w:t>38</w:t>
      </w:r>
      <w:r w:rsidR="009B1C55" w:rsidRPr="002144BE">
        <w:rPr>
          <w:rFonts w:ascii="Times New Roman" w:hAnsi="Times New Roman" w:cs="Times New Roman"/>
          <w:sz w:val="24"/>
          <w:szCs w:val="24"/>
        </w:rPr>
        <w:t>% based on these studies.</w:t>
      </w:r>
    </w:p>
    <w:p w14:paraId="7E5D49AE" w14:textId="77777777" w:rsidR="00C1004B" w:rsidRPr="00C1004B" w:rsidRDefault="00C1004B" w:rsidP="00C1004B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C1004B" w:rsidRPr="00C100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A6FD4AB" w14:textId="77777777" w:rsidR="001E2F5E" w:rsidRDefault="001E2F5E" w:rsidP="00FE2CAD">
      <w:pPr>
        <w:spacing w:after="0" w:line="240" w:lineRule="auto"/>
      </w:pPr>
      <w:r>
        <w:separator/>
      </w:r>
    </w:p>
  </w:endnote>
  <w:endnote w:type="continuationSeparator" w:id="0">
    <w:p w14:paraId="6E86B49A" w14:textId="77777777" w:rsidR="001E2F5E" w:rsidRDefault="001E2F5E" w:rsidP="00FE2C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F895C1" w14:textId="77777777" w:rsidR="001E2F5E" w:rsidRDefault="001E2F5E" w:rsidP="00FE2CAD">
      <w:pPr>
        <w:spacing w:after="0" w:line="240" w:lineRule="auto"/>
      </w:pPr>
      <w:r>
        <w:separator/>
      </w:r>
    </w:p>
  </w:footnote>
  <w:footnote w:type="continuationSeparator" w:id="0">
    <w:p w14:paraId="4A062216" w14:textId="77777777" w:rsidR="001E2F5E" w:rsidRDefault="001E2F5E" w:rsidP="00FE2CAD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J Vet Pharma Therapeu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ptat0f5ffweoez0v1pw9egwx5aawatrvz2&quot;&gt;Sheep and Goat-1&lt;record-ids&gt;&lt;item&gt;1&lt;/item&gt;&lt;item&gt;2&lt;/item&gt;&lt;item&gt;3&lt;/item&gt;&lt;item&gt;5&lt;/item&gt;&lt;item&gt;6&lt;/item&gt;&lt;item&gt;7&lt;/item&gt;&lt;item&gt;8&lt;/item&gt;&lt;item&gt;9&lt;/item&gt;&lt;item&gt;11&lt;/item&gt;&lt;item&gt;12&lt;/item&gt;&lt;item&gt;13&lt;/item&gt;&lt;item&gt;15&lt;/item&gt;&lt;item&gt;16&lt;/item&gt;&lt;item&gt;17&lt;/item&gt;&lt;item&gt;19&lt;/item&gt;&lt;item&gt;21&lt;/item&gt;&lt;item&gt;22&lt;/item&gt;&lt;item&gt;23&lt;/item&gt;&lt;item&gt;24&lt;/item&gt;&lt;item&gt;25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6&lt;/item&gt;&lt;item&gt;57&lt;/item&gt;&lt;item&gt;58&lt;/item&gt;&lt;item&gt;59&lt;/item&gt;&lt;item&gt;60&lt;/item&gt;&lt;item&gt;61&lt;/item&gt;&lt;item&gt;62&lt;/item&gt;&lt;item&gt;66&lt;/item&gt;&lt;item&gt;67&lt;/item&gt;&lt;item&gt;68&lt;/item&gt;&lt;item&gt;70&lt;/item&gt;&lt;item&gt;72&lt;/item&gt;&lt;item&gt;73&lt;/item&gt;&lt;item&gt;74&lt;/item&gt;&lt;item&gt;75&lt;/item&gt;&lt;item&gt;76&lt;/item&gt;&lt;item&gt;77&lt;/item&gt;&lt;item&gt;80&lt;/item&gt;&lt;item&gt;82&lt;/item&gt;&lt;item&gt;83&lt;/item&gt;&lt;item&gt;84&lt;/item&gt;&lt;item&gt;86&lt;/item&gt;&lt;item&gt;87&lt;/item&gt;&lt;item&gt;88&lt;/item&gt;&lt;item&gt;89&lt;/item&gt;&lt;item&gt;90&lt;/item&gt;&lt;item&gt;92&lt;/item&gt;&lt;item&gt;95&lt;/item&gt;&lt;item&gt;96&lt;/item&gt;&lt;item&gt;97&lt;/item&gt;&lt;item&gt;99&lt;/item&gt;&lt;item&gt;100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/record-ids&gt;&lt;/item&gt;&lt;/Libraries&gt;"/>
  </w:docVars>
  <w:rsids>
    <w:rsidRoot w:val="00ED1411"/>
    <w:rsid w:val="00024D29"/>
    <w:rsid w:val="000310DB"/>
    <w:rsid w:val="00031205"/>
    <w:rsid w:val="000365B2"/>
    <w:rsid w:val="00050805"/>
    <w:rsid w:val="0005738D"/>
    <w:rsid w:val="00061E47"/>
    <w:rsid w:val="00062F77"/>
    <w:rsid w:val="000723A8"/>
    <w:rsid w:val="000759E6"/>
    <w:rsid w:val="00090033"/>
    <w:rsid w:val="000A47B8"/>
    <w:rsid w:val="000B0037"/>
    <w:rsid w:val="000B393A"/>
    <w:rsid w:val="000C0FAB"/>
    <w:rsid w:val="000C22B5"/>
    <w:rsid w:val="000D3DB6"/>
    <w:rsid w:val="000E0B5E"/>
    <w:rsid w:val="000E0F5F"/>
    <w:rsid w:val="000E2CF8"/>
    <w:rsid w:val="000E3B68"/>
    <w:rsid w:val="000E4022"/>
    <w:rsid w:val="000E579D"/>
    <w:rsid w:val="000F03B6"/>
    <w:rsid w:val="000F40F6"/>
    <w:rsid w:val="000F5A06"/>
    <w:rsid w:val="001000E8"/>
    <w:rsid w:val="00100A00"/>
    <w:rsid w:val="0010292B"/>
    <w:rsid w:val="00106FC6"/>
    <w:rsid w:val="00110239"/>
    <w:rsid w:val="001125B1"/>
    <w:rsid w:val="00117D15"/>
    <w:rsid w:val="00120886"/>
    <w:rsid w:val="00120B56"/>
    <w:rsid w:val="00132F87"/>
    <w:rsid w:val="001350AC"/>
    <w:rsid w:val="00135A0D"/>
    <w:rsid w:val="00135A62"/>
    <w:rsid w:val="00136A1B"/>
    <w:rsid w:val="0014056E"/>
    <w:rsid w:val="001472C5"/>
    <w:rsid w:val="00151874"/>
    <w:rsid w:val="00152160"/>
    <w:rsid w:val="00161606"/>
    <w:rsid w:val="001702EF"/>
    <w:rsid w:val="00170381"/>
    <w:rsid w:val="00172E50"/>
    <w:rsid w:val="00180E70"/>
    <w:rsid w:val="00181E6A"/>
    <w:rsid w:val="00182D9D"/>
    <w:rsid w:val="001840AB"/>
    <w:rsid w:val="00185257"/>
    <w:rsid w:val="00185FA7"/>
    <w:rsid w:val="0019456B"/>
    <w:rsid w:val="00194ABE"/>
    <w:rsid w:val="00195ADD"/>
    <w:rsid w:val="001A1AF3"/>
    <w:rsid w:val="001A5323"/>
    <w:rsid w:val="001B09F1"/>
    <w:rsid w:val="001C4E19"/>
    <w:rsid w:val="001D0B7C"/>
    <w:rsid w:val="001E2F5E"/>
    <w:rsid w:val="001F2DB8"/>
    <w:rsid w:val="001F5D21"/>
    <w:rsid w:val="001F6D3C"/>
    <w:rsid w:val="002144BE"/>
    <w:rsid w:val="00221719"/>
    <w:rsid w:val="002255D9"/>
    <w:rsid w:val="00225C69"/>
    <w:rsid w:val="002270B0"/>
    <w:rsid w:val="002325ED"/>
    <w:rsid w:val="00233AA6"/>
    <w:rsid w:val="002340E8"/>
    <w:rsid w:val="00237D8E"/>
    <w:rsid w:val="00241BD8"/>
    <w:rsid w:val="002435C3"/>
    <w:rsid w:val="00245BD2"/>
    <w:rsid w:val="00245D48"/>
    <w:rsid w:val="002669C8"/>
    <w:rsid w:val="00271DCD"/>
    <w:rsid w:val="00281C50"/>
    <w:rsid w:val="002840E5"/>
    <w:rsid w:val="002842D8"/>
    <w:rsid w:val="00286EF3"/>
    <w:rsid w:val="00287A16"/>
    <w:rsid w:val="00290673"/>
    <w:rsid w:val="00290C86"/>
    <w:rsid w:val="002A41AA"/>
    <w:rsid w:val="002B37DC"/>
    <w:rsid w:val="002B38C8"/>
    <w:rsid w:val="002C524B"/>
    <w:rsid w:val="002D06D7"/>
    <w:rsid w:val="002D0D14"/>
    <w:rsid w:val="002D47C4"/>
    <w:rsid w:val="002D5D62"/>
    <w:rsid w:val="002E0032"/>
    <w:rsid w:val="002E6B56"/>
    <w:rsid w:val="002E7322"/>
    <w:rsid w:val="002F1B5E"/>
    <w:rsid w:val="00300F7A"/>
    <w:rsid w:val="00307EA1"/>
    <w:rsid w:val="003128D0"/>
    <w:rsid w:val="00313DBC"/>
    <w:rsid w:val="00316166"/>
    <w:rsid w:val="00321DFA"/>
    <w:rsid w:val="003220BC"/>
    <w:rsid w:val="00325338"/>
    <w:rsid w:val="00326504"/>
    <w:rsid w:val="00327485"/>
    <w:rsid w:val="00333BFA"/>
    <w:rsid w:val="003340D4"/>
    <w:rsid w:val="003360D6"/>
    <w:rsid w:val="00336786"/>
    <w:rsid w:val="00337419"/>
    <w:rsid w:val="003402D8"/>
    <w:rsid w:val="00342754"/>
    <w:rsid w:val="00353EBE"/>
    <w:rsid w:val="00364505"/>
    <w:rsid w:val="00365187"/>
    <w:rsid w:val="0037286D"/>
    <w:rsid w:val="003728F6"/>
    <w:rsid w:val="003801F4"/>
    <w:rsid w:val="00380A2F"/>
    <w:rsid w:val="003859F9"/>
    <w:rsid w:val="00385DCA"/>
    <w:rsid w:val="00386592"/>
    <w:rsid w:val="00390078"/>
    <w:rsid w:val="0039283C"/>
    <w:rsid w:val="00396013"/>
    <w:rsid w:val="003A086D"/>
    <w:rsid w:val="003A105D"/>
    <w:rsid w:val="003A4EA2"/>
    <w:rsid w:val="003A57F1"/>
    <w:rsid w:val="003B1BC4"/>
    <w:rsid w:val="003C1686"/>
    <w:rsid w:val="003C266E"/>
    <w:rsid w:val="003D19F9"/>
    <w:rsid w:val="003D1B32"/>
    <w:rsid w:val="003E0557"/>
    <w:rsid w:val="003E5B68"/>
    <w:rsid w:val="003E7AEB"/>
    <w:rsid w:val="003F270C"/>
    <w:rsid w:val="003F3852"/>
    <w:rsid w:val="003F7F3C"/>
    <w:rsid w:val="00407423"/>
    <w:rsid w:val="004102D7"/>
    <w:rsid w:val="004121AB"/>
    <w:rsid w:val="0041769F"/>
    <w:rsid w:val="00421677"/>
    <w:rsid w:val="00422034"/>
    <w:rsid w:val="00424B30"/>
    <w:rsid w:val="0042530E"/>
    <w:rsid w:val="00426F6B"/>
    <w:rsid w:val="00437791"/>
    <w:rsid w:val="00444EE1"/>
    <w:rsid w:val="00445335"/>
    <w:rsid w:val="00445DF2"/>
    <w:rsid w:val="00447BB1"/>
    <w:rsid w:val="004820B3"/>
    <w:rsid w:val="004832B6"/>
    <w:rsid w:val="00483DFA"/>
    <w:rsid w:val="004854AC"/>
    <w:rsid w:val="004857A9"/>
    <w:rsid w:val="00486573"/>
    <w:rsid w:val="004877C1"/>
    <w:rsid w:val="00494CB5"/>
    <w:rsid w:val="0049737E"/>
    <w:rsid w:val="00497A03"/>
    <w:rsid w:val="004A282A"/>
    <w:rsid w:val="004A29A5"/>
    <w:rsid w:val="004A7875"/>
    <w:rsid w:val="004B7DED"/>
    <w:rsid w:val="004C7B06"/>
    <w:rsid w:val="004D036D"/>
    <w:rsid w:val="004D08A9"/>
    <w:rsid w:val="004D1598"/>
    <w:rsid w:val="004D769B"/>
    <w:rsid w:val="004E3AF0"/>
    <w:rsid w:val="004E3D3F"/>
    <w:rsid w:val="004E4396"/>
    <w:rsid w:val="004E4DF3"/>
    <w:rsid w:val="004F3C97"/>
    <w:rsid w:val="004F52DF"/>
    <w:rsid w:val="004F6A25"/>
    <w:rsid w:val="0050295A"/>
    <w:rsid w:val="00504EFA"/>
    <w:rsid w:val="00511A3F"/>
    <w:rsid w:val="005146CE"/>
    <w:rsid w:val="0051500E"/>
    <w:rsid w:val="00517217"/>
    <w:rsid w:val="0052621D"/>
    <w:rsid w:val="005266A0"/>
    <w:rsid w:val="005547C6"/>
    <w:rsid w:val="00555531"/>
    <w:rsid w:val="00557CB9"/>
    <w:rsid w:val="005630C4"/>
    <w:rsid w:val="005631B8"/>
    <w:rsid w:val="005651E8"/>
    <w:rsid w:val="00565D7E"/>
    <w:rsid w:val="00570A39"/>
    <w:rsid w:val="00574541"/>
    <w:rsid w:val="00576D74"/>
    <w:rsid w:val="00577F8D"/>
    <w:rsid w:val="00585CB5"/>
    <w:rsid w:val="0058791F"/>
    <w:rsid w:val="005917D4"/>
    <w:rsid w:val="005A2E25"/>
    <w:rsid w:val="005A64A5"/>
    <w:rsid w:val="005A6DAC"/>
    <w:rsid w:val="005B0C45"/>
    <w:rsid w:val="005B2B0E"/>
    <w:rsid w:val="005D2F0B"/>
    <w:rsid w:val="005D55AB"/>
    <w:rsid w:val="005D6927"/>
    <w:rsid w:val="005F44D3"/>
    <w:rsid w:val="006024BB"/>
    <w:rsid w:val="0060295D"/>
    <w:rsid w:val="006117D8"/>
    <w:rsid w:val="00622634"/>
    <w:rsid w:val="006265BD"/>
    <w:rsid w:val="00631525"/>
    <w:rsid w:val="0063684A"/>
    <w:rsid w:val="006371CE"/>
    <w:rsid w:val="00654346"/>
    <w:rsid w:val="0066142C"/>
    <w:rsid w:val="00664616"/>
    <w:rsid w:val="006700D2"/>
    <w:rsid w:val="0067490F"/>
    <w:rsid w:val="00677F1E"/>
    <w:rsid w:val="00687BD8"/>
    <w:rsid w:val="00693306"/>
    <w:rsid w:val="006934D9"/>
    <w:rsid w:val="00693921"/>
    <w:rsid w:val="006A7E9A"/>
    <w:rsid w:val="006B31FD"/>
    <w:rsid w:val="006B3A17"/>
    <w:rsid w:val="006C323C"/>
    <w:rsid w:val="006C38C8"/>
    <w:rsid w:val="006C3B12"/>
    <w:rsid w:val="006C59E2"/>
    <w:rsid w:val="006D4904"/>
    <w:rsid w:val="006E3081"/>
    <w:rsid w:val="006E342C"/>
    <w:rsid w:val="006E46A0"/>
    <w:rsid w:val="006E7826"/>
    <w:rsid w:val="006F01E5"/>
    <w:rsid w:val="006F7128"/>
    <w:rsid w:val="006F751D"/>
    <w:rsid w:val="007018D9"/>
    <w:rsid w:val="00702A5D"/>
    <w:rsid w:val="0070598F"/>
    <w:rsid w:val="00706765"/>
    <w:rsid w:val="007122EE"/>
    <w:rsid w:val="00713BB9"/>
    <w:rsid w:val="00717031"/>
    <w:rsid w:val="00722B8B"/>
    <w:rsid w:val="007265CF"/>
    <w:rsid w:val="00727B11"/>
    <w:rsid w:val="0073141F"/>
    <w:rsid w:val="00731992"/>
    <w:rsid w:val="00737BC7"/>
    <w:rsid w:val="00740656"/>
    <w:rsid w:val="00744790"/>
    <w:rsid w:val="00750D38"/>
    <w:rsid w:val="00751380"/>
    <w:rsid w:val="007520A7"/>
    <w:rsid w:val="007768EB"/>
    <w:rsid w:val="00776CEA"/>
    <w:rsid w:val="007924BB"/>
    <w:rsid w:val="0079661E"/>
    <w:rsid w:val="00796CE6"/>
    <w:rsid w:val="007A2EA4"/>
    <w:rsid w:val="007B1B67"/>
    <w:rsid w:val="007B249F"/>
    <w:rsid w:val="007B41AF"/>
    <w:rsid w:val="007B4A97"/>
    <w:rsid w:val="007C00D3"/>
    <w:rsid w:val="007C00D7"/>
    <w:rsid w:val="007C1AA1"/>
    <w:rsid w:val="007C4E93"/>
    <w:rsid w:val="007E378B"/>
    <w:rsid w:val="007E5AA1"/>
    <w:rsid w:val="007E5C8B"/>
    <w:rsid w:val="007F0734"/>
    <w:rsid w:val="007F16DB"/>
    <w:rsid w:val="007F39C7"/>
    <w:rsid w:val="007F5289"/>
    <w:rsid w:val="007F786D"/>
    <w:rsid w:val="007F7D17"/>
    <w:rsid w:val="008030C3"/>
    <w:rsid w:val="00807386"/>
    <w:rsid w:val="00811459"/>
    <w:rsid w:val="00816427"/>
    <w:rsid w:val="00816871"/>
    <w:rsid w:val="0082131D"/>
    <w:rsid w:val="00822BD3"/>
    <w:rsid w:val="00826148"/>
    <w:rsid w:val="008328B8"/>
    <w:rsid w:val="008413E5"/>
    <w:rsid w:val="008443A7"/>
    <w:rsid w:val="00862042"/>
    <w:rsid w:val="00866241"/>
    <w:rsid w:val="00866276"/>
    <w:rsid w:val="00867884"/>
    <w:rsid w:val="00871016"/>
    <w:rsid w:val="00881596"/>
    <w:rsid w:val="00882387"/>
    <w:rsid w:val="008A4FF9"/>
    <w:rsid w:val="008A55AE"/>
    <w:rsid w:val="008B1606"/>
    <w:rsid w:val="008B2701"/>
    <w:rsid w:val="008B5A31"/>
    <w:rsid w:val="008B7198"/>
    <w:rsid w:val="008C1D60"/>
    <w:rsid w:val="008C4782"/>
    <w:rsid w:val="008D45F4"/>
    <w:rsid w:val="008D6B2B"/>
    <w:rsid w:val="008D775D"/>
    <w:rsid w:val="008F3406"/>
    <w:rsid w:val="00901C97"/>
    <w:rsid w:val="009133DD"/>
    <w:rsid w:val="00913ADA"/>
    <w:rsid w:val="00914166"/>
    <w:rsid w:val="0091528F"/>
    <w:rsid w:val="00921FB2"/>
    <w:rsid w:val="00930749"/>
    <w:rsid w:val="00932444"/>
    <w:rsid w:val="0093549A"/>
    <w:rsid w:val="009419BC"/>
    <w:rsid w:val="00951F93"/>
    <w:rsid w:val="00952F73"/>
    <w:rsid w:val="00963A5B"/>
    <w:rsid w:val="00966BFC"/>
    <w:rsid w:val="00966EF9"/>
    <w:rsid w:val="009751F3"/>
    <w:rsid w:val="00982037"/>
    <w:rsid w:val="00991C7E"/>
    <w:rsid w:val="009935C7"/>
    <w:rsid w:val="0099424B"/>
    <w:rsid w:val="00997E1F"/>
    <w:rsid w:val="009A2D17"/>
    <w:rsid w:val="009A6E51"/>
    <w:rsid w:val="009A6E71"/>
    <w:rsid w:val="009B09FA"/>
    <w:rsid w:val="009B1C38"/>
    <w:rsid w:val="009B1C55"/>
    <w:rsid w:val="009B79AB"/>
    <w:rsid w:val="009C10CE"/>
    <w:rsid w:val="009C7BE1"/>
    <w:rsid w:val="009D0563"/>
    <w:rsid w:val="009D0A39"/>
    <w:rsid w:val="009E20D9"/>
    <w:rsid w:val="009E2B42"/>
    <w:rsid w:val="009E3A48"/>
    <w:rsid w:val="009E780A"/>
    <w:rsid w:val="009F4025"/>
    <w:rsid w:val="009F408B"/>
    <w:rsid w:val="009F5102"/>
    <w:rsid w:val="009F54C3"/>
    <w:rsid w:val="00A0093B"/>
    <w:rsid w:val="00A023EF"/>
    <w:rsid w:val="00A1053B"/>
    <w:rsid w:val="00A159EC"/>
    <w:rsid w:val="00A15CCD"/>
    <w:rsid w:val="00A173A1"/>
    <w:rsid w:val="00A30BC6"/>
    <w:rsid w:val="00A45623"/>
    <w:rsid w:val="00A54928"/>
    <w:rsid w:val="00A557A3"/>
    <w:rsid w:val="00A60235"/>
    <w:rsid w:val="00A75A53"/>
    <w:rsid w:val="00A802C9"/>
    <w:rsid w:val="00A81969"/>
    <w:rsid w:val="00A848AA"/>
    <w:rsid w:val="00A95206"/>
    <w:rsid w:val="00AA0C4C"/>
    <w:rsid w:val="00AA3937"/>
    <w:rsid w:val="00AA62EF"/>
    <w:rsid w:val="00AB468B"/>
    <w:rsid w:val="00AB560F"/>
    <w:rsid w:val="00AC0E8B"/>
    <w:rsid w:val="00AC1140"/>
    <w:rsid w:val="00AC6B89"/>
    <w:rsid w:val="00AD275B"/>
    <w:rsid w:val="00AE25B2"/>
    <w:rsid w:val="00AE2D26"/>
    <w:rsid w:val="00AE2F75"/>
    <w:rsid w:val="00AE53B5"/>
    <w:rsid w:val="00AF0968"/>
    <w:rsid w:val="00AF7CB0"/>
    <w:rsid w:val="00B015EC"/>
    <w:rsid w:val="00B01EA6"/>
    <w:rsid w:val="00B1038E"/>
    <w:rsid w:val="00B11716"/>
    <w:rsid w:val="00B12776"/>
    <w:rsid w:val="00B143A6"/>
    <w:rsid w:val="00B166FF"/>
    <w:rsid w:val="00B1723C"/>
    <w:rsid w:val="00B17DA6"/>
    <w:rsid w:val="00B216D8"/>
    <w:rsid w:val="00B248DE"/>
    <w:rsid w:val="00B26CA0"/>
    <w:rsid w:val="00B30400"/>
    <w:rsid w:val="00B43712"/>
    <w:rsid w:val="00B4729C"/>
    <w:rsid w:val="00B47F22"/>
    <w:rsid w:val="00B60C24"/>
    <w:rsid w:val="00B616BB"/>
    <w:rsid w:val="00B65ACA"/>
    <w:rsid w:val="00B66ED2"/>
    <w:rsid w:val="00B83BE8"/>
    <w:rsid w:val="00B846C6"/>
    <w:rsid w:val="00B84967"/>
    <w:rsid w:val="00B85BEF"/>
    <w:rsid w:val="00B9057B"/>
    <w:rsid w:val="00B9693E"/>
    <w:rsid w:val="00BA040B"/>
    <w:rsid w:val="00BA741A"/>
    <w:rsid w:val="00BB367B"/>
    <w:rsid w:val="00BC0C49"/>
    <w:rsid w:val="00BC10FB"/>
    <w:rsid w:val="00BC1CBA"/>
    <w:rsid w:val="00BC7217"/>
    <w:rsid w:val="00BD044A"/>
    <w:rsid w:val="00BD2D1D"/>
    <w:rsid w:val="00BD2D9C"/>
    <w:rsid w:val="00BD6ACC"/>
    <w:rsid w:val="00BE192B"/>
    <w:rsid w:val="00BE21C8"/>
    <w:rsid w:val="00BE290B"/>
    <w:rsid w:val="00BE299B"/>
    <w:rsid w:val="00BE3AE4"/>
    <w:rsid w:val="00BE3C14"/>
    <w:rsid w:val="00BF37C7"/>
    <w:rsid w:val="00BF5B86"/>
    <w:rsid w:val="00C02B20"/>
    <w:rsid w:val="00C04FBD"/>
    <w:rsid w:val="00C06695"/>
    <w:rsid w:val="00C1004B"/>
    <w:rsid w:val="00C11A8F"/>
    <w:rsid w:val="00C15D31"/>
    <w:rsid w:val="00C170A5"/>
    <w:rsid w:val="00C25D76"/>
    <w:rsid w:val="00C350B7"/>
    <w:rsid w:val="00C40CC9"/>
    <w:rsid w:val="00C41216"/>
    <w:rsid w:val="00C47572"/>
    <w:rsid w:val="00C52A4A"/>
    <w:rsid w:val="00C64970"/>
    <w:rsid w:val="00C64FBD"/>
    <w:rsid w:val="00C66A57"/>
    <w:rsid w:val="00C74349"/>
    <w:rsid w:val="00C7521F"/>
    <w:rsid w:val="00C75FB2"/>
    <w:rsid w:val="00C819A8"/>
    <w:rsid w:val="00C81DC6"/>
    <w:rsid w:val="00CA2367"/>
    <w:rsid w:val="00CA569E"/>
    <w:rsid w:val="00CA6338"/>
    <w:rsid w:val="00CB416D"/>
    <w:rsid w:val="00CB69AA"/>
    <w:rsid w:val="00CC4972"/>
    <w:rsid w:val="00CD0F46"/>
    <w:rsid w:val="00CE24C0"/>
    <w:rsid w:val="00CE4F25"/>
    <w:rsid w:val="00CE6E11"/>
    <w:rsid w:val="00CF1AA7"/>
    <w:rsid w:val="00CF39C5"/>
    <w:rsid w:val="00D03A73"/>
    <w:rsid w:val="00D05667"/>
    <w:rsid w:val="00D070EB"/>
    <w:rsid w:val="00D1320A"/>
    <w:rsid w:val="00D15628"/>
    <w:rsid w:val="00D23611"/>
    <w:rsid w:val="00D23655"/>
    <w:rsid w:val="00D26CB0"/>
    <w:rsid w:val="00D361C8"/>
    <w:rsid w:val="00D370ED"/>
    <w:rsid w:val="00D514F7"/>
    <w:rsid w:val="00D51AA2"/>
    <w:rsid w:val="00D55C8E"/>
    <w:rsid w:val="00D56899"/>
    <w:rsid w:val="00D61E27"/>
    <w:rsid w:val="00D62B87"/>
    <w:rsid w:val="00D647C3"/>
    <w:rsid w:val="00D77123"/>
    <w:rsid w:val="00D90040"/>
    <w:rsid w:val="00D9031A"/>
    <w:rsid w:val="00D975D1"/>
    <w:rsid w:val="00DA470E"/>
    <w:rsid w:val="00DB42E8"/>
    <w:rsid w:val="00DC6202"/>
    <w:rsid w:val="00DD0E9A"/>
    <w:rsid w:val="00DD2122"/>
    <w:rsid w:val="00DD6789"/>
    <w:rsid w:val="00DD6A8D"/>
    <w:rsid w:val="00DF15A0"/>
    <w:rsid w:val="00DF4D83"/>
    <w:rsid w:val="00E0269C"/>
    <w:rsid w:val="00E03278"/>
    <w:rsid w:val="00E04844"/>
    <w:rsid w:val="00E067FC"/>
    <w:rsid w:val="00E07EDC"/>
    <w:rsid w:val="00E1115C"/>
    <w:rsid w:val="00E11B0A"/>
    <w:rsid w:val="00E12AD0"/>
    <w:rsid w:val="00E2070A"/>
    <w:rsid w:val="00E268EA"/>
    <w:rsid w:val="00E37A44"/>
    <w:rsid w:val="00E51D3B"/>
    <w:rsid w:val="00E52AD7"/>
    <w:rsid w:val="00E53DB5"/>
    <w:rsid w:val="00E5468D"/>
    <w:rsid w:val="00E54E1F"/>
    <w:rsid w:val="00E56701"/>
    <w:rsid w:val="00E60283"/>
    <w:rsid w:val="00E62C43"/>
    <w:rsid w:val="00E669CC"/>
    <w:rsid w:val="00E6769A"/>
    <w:rsid w:val="00E67D41"/>
    <w:rsid w:val="00E729A5"/>
    <w:rsid w:val="00E735E4"/>
    <w:rsid w:val="00E82484"/>
    <w:rsid w:val="00E83C08"/>
    <w:rsid w:val="00E93909"/>
    <w:rsid w:val="00E9503C"/>
    <w:rsid w:val="00EA7D9C"/>
    <w:rsid w:val="00EB31BA"/>
    <w:rsid w:val="00EB3414"/>
    <w:rsid w:val="00EB71EA"/>
    <w:rsid w:val="00EC0964"/>
    <w:rsid w:val="00EC333C"/>
    <w:rsid w:val="00ED1411"/>
    <w:rsid w:val="00ED2110"/>
    <w:rsid w:val="00ED39CB"/>
    <w:rsid w:val="00EF7F91"/>
    <w:rsid w:val="00F00ED8"/>
    <w:rsid w:val="00F023FD"/>
    <w:rsid w:val="00F03675"/>
    <w:rsid w:val="00F06C0E"/>
    <w:rsid w:val="00F218CD"/>
    <w:rsid w:val="00F33A39"/>
    <w:rsid w:val="00F34FCD"/>
    <w:rsid w:val="00F413AD"/>
    <w:rsid w:val="00F4308E"/>
    <w:rsid w:val="00F61AB5"/>
    <w:rsid w:val="00F61BE2"/>
    <w:rsid w:val="00F62D67"/>
    <w:rsid w:val="00F71E9A"/>
    <w:rsid w:val="00F83525"/>
    <w:rsid w:val="00F87E3B"/>
    <w:rsid w:val="00F92858"/>
    <w:rsid w:val="00F9646B"/>
    <w:rsid w:val="00FA21A8"/>
    <w:rsid w:val="00FC301B"/>
    <w:rsid w:val="00FC3517"/>
    <w:rsid w:val="00FD6A0A"/>
    <w:rsid w:val="00FE171A"/>
    <w:rsid w:val="00FE2CAD"/>
    <w:rsid w:val="00FF1E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6677E47"/>
  <w15:chartTrackingRefBased/>
  <w15:docId w15:val="{4DD212BF-81F4-4100-A374-F097F0BA28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70381"/>
    <w:rPr>
      <w:color w:val="0000FF"/>
      <w:u w:val="single"/>
    </w:rPr>
  </w:style>
  <w:style w:type="table" w:styleId="TableGrid">
    <w:name w:val="Table Grid"/>
    <w:basedOn w:val="TableNormal"/>
    <w:uiPriority w:val="39"/>
    <w:rsid w:val="004F3C9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72E50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2E50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72E50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72E50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CA6338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E2C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2CAD"/>
  </w:style>
  <w:style w:type="paragraph" w:styleId="Footer">
    <w:name w:val="footer"/>
    <w:basedOn w:val="Normal"/>
    <w:link w:val="FooterChar"/>
    <w:uiPriority w:val="99"/>
    <w:unhideWhenUsed/>
    <w:rsid w:val="00FE2CA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E2CAD"/>
  </w:style>
  <w:style w:type="paragraph" w:styleId="BalloonText">
    <w:name w:val="Balloon Text"/>
    <w:basedOn w:val="Normal"/>
    <w:link w:val="BalloonTextChar"/>
    <w:uiPriority w:val="99"/>
    <w:semiHidden/>
    <w:unhideWhenUsed/>
    <w:rsid w:val="00B248D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8D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413A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13A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13A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13A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13AD"/>
    <w:rPr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C7B0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0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9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2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72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09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1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79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78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8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586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63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821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6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42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0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9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9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86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5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508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1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7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2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8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52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7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22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26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89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9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871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1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��< ? x m l   v e r s i o n = " 1 . 0 "   e n c o d i n g = " u t f - 1 6 " ? > < S i m c y p D a t a   x m l n s = " h t t p : / / w w w . s i m c y p . c o m / " >  
     < C h a r t s / >  
     < R e s u l t s T a b l e s / >  
     < I n p u t T a b l e s / >  
 < / S i m c y p D a t a > 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933D72-D3A6-4716-A50A-CB31FFD666E2}">
  <ds:schemaRefs>
    <ds:schemaRef ds:uri="http://www.simcyp.com/"/>
  </ds:schemaRefs>
</ds:datastoreItem>
</file>

<file path=customXml/itemProps2.xml><?xml version="1.0" encoding="utf-8"?>
<ds:datastoreItem xmlns:ds="http://schemas.openxmlformats.org/officeDocument/2006/customXml" ds:itemID="{1DF9431D-079A-4B11-8B04-E6A187DF1C7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9406</Words>
  <Characters>53617</Characters>
  <Application>Microsoft Office Word</Application>
  <DocSecurity>0</DocSecurity>
  <Lines>446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SU College Of Veterinary Medicine</Company>
  <LinksUpToDate>false</LinksUpToDate>
  <CharactersWithSpaces>62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ao Li</dc:creator>
  <cp:keywords/>
  <dc:description/>
  <cp:lastModifiedBy>Jake Willson</cp:lastModifiedBy>
  <cp:revision>2</cp:revision>
  <cp:lastPrinted>2020-02-13T23:02:00Z</cp:lastPrinted>
  <dcterms:created xsi:type="dcterms:W3CDTF">2020-05-11T01:04:00Z</dcterms:created>
  <dcterms:modified xsi:type="dcterms:W3CDTF">2020-05-11T01:04:00Z</dcterms:modified>
</cp:coreProperties>
</file>